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4FED994A"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w:t>
      </w:r>
      <w:ins w:id="0" w:author="Charlie Bayne" w:date="2024-10-14T10:20:00Z" w16du:dateUtc="2024-10-14T17:20:00Z">
        <w:r w:rsidR="003A0F18">
          <w:rPr>
            <w:rFonts w:ascii="Arial" w:hAnsi="Arial" w:cs="Arial"/>
          </w:rPr>
          <w:t xml:space="preserve"> Maxwell Patterson</w:t>
        </w:r>
      </w:ins>
      <w:ins w:id="1" w:author="Charlie Bayne" w:date="2024-10-16T12:32:00Z" w16du:dateUtc="2024-10-16T19:32:00Z">
        <w:r w:rsidR="000E5CAE" w:rsidRPr="00CF169D">
          <w:rPr>
            <w:rFonts w:ascii="Arial" w:hAnsi="Arial" w:cs="Arial"/>
            <w:vertAlign w:val="superscript"/>
          </w:rPr>
          <w:t>2</w:t>
        </w:r>
      </w:ins>
      <w:ins w:id="2" w:author="Charlie Bayne" w:date="2024-10-14T10:20:00Z" w16du:dateUtc="2024-10-14T17:20:00Z">
        <w:r w:rsidR="003A0F18">
          <w:rPr>
            <w:rFonts w:ascii="Arial" w:hAnsi="Arial" w:cs="Arial"/>
          </w:rPr>
          <w:t>,</w:t>
        </w:r>
      </w:ins>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proofErr w:type="spellStart"/>
      <w:r w:rsidR="00F0651F">
        <w:rPr>
          <w:rFonts w:ascii="Arial" w:hAnsi="Arial" w:cs="Arial"/>
        </w:rPr>
        <w:t>Haoqi</w:t>
      </w:r>
      <w:proofErr w:type="spellEnd"/>
      <w:r w:rsidR="00F0651F">
        <w:rPr>
          <w:rFonts w:ascii="Arial" w:hAnsi="Arial" w:cs="Arial"/>
        </w:rPr>
        <w:t xml:space="preserve">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0AC6F00" w14:textId="645DAD6A" w:rsidR="00C55B7B" w:rsidRPr="00C55B7B" w:rsidRDefault="007A6E5C" w:rsidP="000649D9">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w:t>
      </w:r>
      <w:r w:rsidR="004E4566">
        <w:rPr>
          <w:rFonts w:ascii="Arial" w:hAnsi="Arial" w:cs="Arial"/>
          <w:iCs/>
        </w:rPr>
        <w:t xml:space="preserve"> </w:t>
      </w:r>
      <w:r w:rsidR="00E56505" w:rsidRPr="00E56505">
        <w:rPr>
          <w:rFonts w:ascii="Arial" w:hAnsi="Arial" w:cs="Arial"/>
          <w:iCs/>
        </w:rPr>
        <w:t>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with mortality or survival, revealing significant multi-omic differences and pinpointing</w:t>
      </w:r>
      <w:ins w:id="3" w:author="Charlie Bayne" w:date="2024-08-13T10:54:00Z" w16du:dateUtc="2024-08-13T17:54:00Z">
        <w:r w:rsidR="006C55E2">
          <w:rPr>
            <w:rFonts w:ascii="Arial" w:hAnsi="Arial" w:cs="Arial"/>
            <w:iCs/>
          </w:rPr>
          <w:t xml:space="preserve"> </w:t>
        </w:r>
      </w:ins>
      <w:ins w:id="4" w:author="Charlie Bayne" w:date="2024-08-13T10:56:00Z" w16du:dateUtc="2024-08-13T17:56:00Z">
        <w:r w:rsidR="006C55E2">
          <w:rPr>
            <w:rFonts w:ascii="Arial" w:hAnsi="Arial" w:cs="Arial"/>
            <w:iCs/>
          </w:rPr>
          <w:t>h</w:t>
        </w:r>
      </w:ins>
      <w:ins w:id="5" w:author="Charlie Bayne" w:date="2024-08-13T10:54:00Z" w16du:dateUtc="2024-08-13T17:54:00Z">
        <w:r w:rsidR="006C55E2">
          <w:rPr>
            <w:rFonts w:ascii="Arial" w:hAnsi="Arial" w:cs="Arial"/>
            <w:iCs/>
          </w:rPr>
          <w:t>istidine</w:t>
        </w:r>
      </w:ins>
      <w:ins w:id="6" w:author="Charlie Bayne" w:date="2024-08-13T10:55:00Z" w16du:dateUtc="2024-08-13T17:55:00Z">
        <w:r w:rsidR="006C55E2">
          <w:rPr>
            <w:rFonts w:ascii="Arial" w:hAnsi="Arial" w:cs="Arial"/>
            <w:iCs/>
          </w:rPr>
          <w:t>-</w:t>
        </w:r>
      </w:ins>
      <w:ins w:id="7" w:author="Charlie Bayne" w:date="2024-08-13T10:54:00Z" w16du:dateUtc="2024-08-13T17:54:00Z">
        <w:r w:rsidR="006C55E2">
          <w:rPr>
            <w:rFonts w:ascii="Arial" w:hAnsi="Arial" w:cs="Arial"/>
            <w:iCs/>
          </w:rPr>
          <w:t>rich glycoprotein</w:t>
        </w:r>
      </w:ins>
      <w:r w:rsidR="00E56505" w:rsidRPr="00E56505">
        <w:rPr>
          <w:rFonts w:ascii="Arial" w:hAnsi="Arial" w:cs="Arial"/>
          <w:iCs/>
        </w:rPr>
        <w:t xml:space="preserve"> </w:t>
      </w:r>
      <w:ins w:id="8" w:author="Charlie Bayne" w:date="2024-08-13T10:53:00Z" w16du:dateUtc="2024-08-13T17:53:00Z">
        <w:r w:rsidR="006C55E2">
          <w:rPr>
            <w:rFonts w:ascii="Arial" w:hAnsi="Arial" w:cs="Arial"/>
            <w:iCs/>
          </w:rPr>
          <w:t>(</w:t>
        </w:r>
      </w:ins>
      <w:r w:rsidR="00E56505" w:rsidRPr="00E56505">
        <w:rPr>
          <w:rFonts w:ascii="Arial" w:hAnsi="Arial" w:cs="Arial"/>
          <w:iCs/>
        </w:rPr>
        <w:t>HRG</w:t>
      </w:r>
      <w:ins w:id="9" w:author="Charlie Bayne" w:date="2024-08-13T10:53:00Z" w16du:dateUtc="2024-08-13T17:53:00Z">
        <w:r w:rsidR="006C55E2">
          <w:rPr>
            <w:rFonts w:ascii="Arial" w:hAnsi="Arial" w:cs="Arial"/>
            <w:iCs/>
          </w:rPr>
          <w:t>)</w:t>
        </w:r>
      </w:ins>
      <w:r w:rsidR="00E56505" w:rsidRPr="00E56505">
        <w:rPr>
          <w:rFonts w:ascii="Arial" w:hAnsi="Arial" w:cs="Arial"/>
          <w:iCs/>
        </w:rPr>
        <w:t xml:space="preserve"> and </w:t>
      </w:r>
      <w:ins w:id="10" w:author="Charlie Bayne" w:date="2024-08-13T10:56:00Z" w16du:dateUtc="2024-08-13T17:56:00Z">
        <w:r w:rsidR="006C55E2">
          <w:rPr>
            <w:rFonts w:ascii="Arial" w:hAnsi="Arial" w:cs="Arial"/>
            <w:iCs/>
          </w:rPr>
          <w:t>f</w:t>
        </w:r>
      </w:ins>
      <w:ins w:id="11" w:author="Charlie Bayne" w:date="2024-08-13T10:54:00Z">
        <w:r w:rsidR="006C55E2" w:rsidRPr="006C55E2">
          <w:rPr>
            <w:rFonts w:ascii="Arial" w:hAnsi="Arial" w:cs="Arial"/>
            <w:iCs/>
            <w:rPrChange w:id="12" w:author="Charlie Bayne" w:date="2024-08-13T10:54:00Z" w16du:dateUtc="2024-08-13T17:54:00Z">
              <w:rPr>
                <w:rFonts w:ascii="Arial" w:hAnsi="Arial" w:cs="Arial"/>
                <w:b/>
                <w:bCs/>
                <w:iCs/>
              </w:rPr>
            </w:rPrChange>
          </w:rPr>
          <w:t>etuin-B</w:t>
        </w:r>
        <w:r w:rsidR="006C55E2" w:rsidRPr="006C55E2">
          <w:rPr>
            <w:rFonts w:ascii="Arial" w:hAnsi="Arial" w:cs="Arial"/>
            <w:iCs/>
          </w:rPr>
          <w:t xml:space="preserve"> </w:t>
        </w:r>
      </w:ins>
      <w:ins w:id="13" w:author="Charlie Bayne" w:date="2024-08-13T10:53:00Z" w16du:dateUtc="2024-08-13T17:53:00Z">
        <w:r w:rsidR="006C55E2">
          <w:rPr>
            <w:rFonts w:ascii="Arial" w:hAnsi="Arial" w:cs="Arial"/>
            <w:iCs/>
          </w:rPr>
          <w:t>(</w:t>
        </w:r>
      </w:ins>
      <w:r w:rsidR="00E56505" w:rsidRPr="00E56505">
        <w:rPr>
          <w:rFonts w:ascii="Arial" w:hAnsi="Arial" w:cs="Arial"/>
          <w:iCs/>
        </w:rPr>
        <w:t>FETUB</w:t>
      </w:r>
      <w:ins w:id="14" w:author="Charlie Bayne" w:date="2024-08-13T10:53:00Z" w16du:dateUtc="2024-08-13T17:53:00Z">
        <w:r w:rsidR="006C55E2">
          <w:rPr>
            <w:rFonts w:ascii="Arial" w:hAnsi="Arial" w:cs="Arial"/>
            <w:iCs/>
          </w:rPr>
          <w:t>)</w:t>
        </w:r>
      </w:ins>
      <w:r w:rsidR="00E56505" w:rsidRPr="00E56505">
        <w:rPr>
          <w:rFonts w:ascii="Arial" w:hAnsi="Arial" w:cs="Arial"/>
          <w:iCs/>
        </w:rPr>
        <w:t xml:space="preserve">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w:t>
      </w:r>
      <w:ins w:id="15" w:author="Charlie Bayne" w:date="2024-08-13T10:24:00Z" w16du:dateUtc="2024-08-13T17:24:00Z">
        <w:r w:rsidR="006C6A16">
          <w:rPr>
            <w:rFonts w:ascii="Arial" w:hAnsi="Arial" w:cs="Arial"/>
            <w:iCs/>
          </w:rPr>
          <w:fldChar w:fldCharType="begin"/>
        </w:r>
        <w:r w:rsidR="006C6A16">
          <w:rPr>
            <w:rFonts w:ascii="Arial" w:hAnsi="Arial" w:cs="Arial"/>
            <w:iCs/>
          </w:rPr>
          <w:instrText>HYPERLINK "https://gonzalezlab.shinyapps.io/EcB_multiomics/"</w:instrText>
        </w:r>
        <w:r w:rsidR="006C6A16">
          <w:rPr>
            <w:rFonts w:ascii="Arial" w:hAnsi="Arial" w:cs="Arial"/>
            <w:iCs/>
          </w:rPr>
        </w:r>
        <w:r w:rsidR="006C6A16">
          <w:rPr>
            <w:rFonts w:ascii="Arial" w:hAnsi="Arial" w:cs="Arial"/>
            <w:iCs/>
          </w:rPr>
          <w:fldChar w:fldCharType="separate"/>
        </w:r>
        <w:r w:rsidR="00E56505" w:rsidRPr="006C6A16">
          <w:rPr>
            <w:rStyle w:val="Hyperlink"/>
            <w:rFonts w:ascii="Arial" w:hAnsi="Arial" w:cs="Arial"/>
            <w:iCs/>
          </w:rPr>
          <w:t>https://gonzalezlab.shinyapps.io/EcB_multiomics/</w:t>
        </w:r>
        <w:r w:rsidR="006C6A16">
          <w:rPr>
            <w:rFonts w:ascii="Arial" w:hAnsi="Arial" w:cs="Arial"/>
            <w:iCs/>
          </w:rPr>
          <w:fldChar w:fldCharType="end"/>
        </w:r>
        <w:r w:rsidR="006C6A16">
          <w:rPr>
            <w:rFonts w:ascii="Arial" w:hAnsi="Arial" w:cs="Arial"/>
            <w:iCs/>
          </w:rPr>
          <w:t>.</w:t>
        </w:r>
      </w:ins>
    </w:p>
    <w:p w14:paraId="032ED36C" w14:textId="77777777" w:rsidR="001C28B5" w:rsidRDefault="001C28B5" w:rsidP="001C28B5">
      <w:pPr>
        <w:spacing w:line="480" w:lineRule="auto"/>
        <w:rPr>
          <w:rFonts w:ascii="Arial" w:hAnsi="Arial" w:cs="Arial"/>
          <w:b/>
          <w:bCs/>
        </w:rPr>
      </w:pPr>
      <w:r>
        <w:rPr>
          <w:rFonts w:ascii="Arial" w:hAnsi="Arial" w:cs="Arial"/>
          <w:b/>
          <w:bCs/>
        </w:rPr>
        <w:lastRenderedPageBreak/>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7408A539"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A1584C">
        <w:rPr>
          <w:rFonts w:ascii="Arial" w:hAnsi="Arial" w:cs="Arial"/>
        </w:rPr>
        <w:instrText xml:space="preserve"> ADDIN ZOTERO_ITEM CSL_CITATION {"citationID":"WHW0LTdu","properties":{"formattedCitation":"\\super 1\\nosupersub{}","plainCitation":"1","noteIndex":0},"citationItems":[{"id":5676,"uris":["http://zotero.org/users/6494753/items/RP693UZA"],"itemData":{"id":5676,"type":"chapter","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container-title":"Enterococci: From Commensals to Leading Causes of Drug Resistant Infection","event-place":"Boston: Massachusetts Eye and Ear Infirmary","language":"en","publisher-place":"Boston: Massachusetts Eye and Ear Infirmary","source":"Zotero","title":"Enterococcus Diversity, Origins in Nature, and Gut Colonization","author":[{"family":"Lebreton","given":"Francois"},{"family":"Willems","given":"Rob J L"},{"family":"Gilmore","given":"Michael S"}],"issued":{"date-parts":[["2014"]]}}}],"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w:t>
      </w:r>
      <w:r w:rsidR="00F11B63">
        <w:rPr>
          <w:rFonts w:ascii="Arial" w:hAnsi="Arial" w:cs="Arial"/>
        </w:rPr>
        <w:lastRenderedPageBreak/>
        <w:t xml:space="preserve">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23FF6214"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090699">
        <w:rPr>
          <w:rFonts w:ascii="Arial" w:hAnsi="Arial" w:cs="Arial"/>
        </w:rPr>
        <w:instrText xml:space="preserve"> ADDIN ZOTERO_ITEM CSL_CITATION {"citationID":"9Gsd58uj","properties":{"formattedCitation":"\\super 7\\nosupersub{}","plainCitation":"7","noteIndex":0},"citationItems":[{"id":5708,"uris":["http://zotero.org/users/6494753/items/WB5NR8NX"],"itemData":{"id":5708,"type":"chapter","container-title":"Enterococci: From Commensals to Leading Causes of Drug Resistant Infection","event-place":"Boston: Massachusetts Eye and Ear Infirmary","language":"en","publisher-place":"Boston: Massachusetts Eye and Ear Infirmary","source":"Zotero","title":"Enterococcal Disease, Epidemiology, and Implications for Treatment","author":[{"family":"Higuita","given":"Nelson I Agudelo"},{"family":"Huycke","given":"Mark M"}],"issued":{"date-parts":[["2014"]]}}}],"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090699">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chapter","container-title":"Enterococci: From Commensals to Leading Causes of Drug Resistant Infection","event-place":"Boston: Massachusetts Eye and Ear Infirmary","language":"en","publisher-place":"Boston: Massachusetts Eye and Ear Infirmary","source":"Zotero","title":"Enterococcal Disease, Epidemiology, and Implications for Treatment","author":[{"family":"Higuita","given":"Nelson I Agudelo"},{"family":"Huycke","given":"Mark M"}],"issued":{"date-parts":[["20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lastRenderedPageBreak/>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lastRenderedPageBreak/>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ins w:id="16" w:author="Charlie Bayne" w:date="2024-10-30T13:06:00Z" w16du:dateUtc="2024-10-30T20:06:00Z"/>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DB92D12" w14:textId="77777777" w:rsidR="004E0200" w:rsidRDefault="004E0200" w:rsidP="00CF169D">
      <w:pPr>
        <w:spacing w:line="480" w:lineRule="auto"/>
        <w:ind w:firstLine="720"/>
        <w:rPr>
          <w:rFonts w:ascii="Arial" w:hAnsi="Arial" w:cs="Arial"/>
        </w:rPr>
      </w:pPr>
    </w:p>
    <w:p w14:paraId="06C62999" w14:textId="59E1A76C"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w:t>
      </w:r>
      <w:ins w:id="17" w:author="Charlie Bayne" w:date="2024-08-13T10:25:00Z" w16du:dateUtc="2024-08-13T17:25:00Z">
        <w:r w:rsidR="006C6A16">
          <w:rPr>
            <w:rFonts w:ascii="Arial" w:hAnsi="Arial" w:cs="Arial"/>
          </w:rPr>
          <w:t xml:space="preserve">, </w:t>
        </w:r>
      </w:ins>
      <w:del w:id="18" w:author="Charlie Bayne" w:date="2024-08-13T10:25:00Z" w16du:dateUtc="2024-08-13T17:25:00Z">
        <w:r w:rsidRPr="006816A5" w:rsidDel="006C6A16">
          <w:rPr>
            <w:rFonts w:ascii="Arial" w:hAnsi="Arial" w:cs="Arial"/>
          </w:rPr>
          <w:delText xml:space="preserve"> </w:delText>
        </w:r>
      </w:del>
      <w:r w:rsidRPr="006816A5">
        <w:rPr>
          <w:rFonts w:ascii="Arial" w:hAnsi="Arial" w:cs="Arial"/>
        </w:rPr>
        <w:t>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w:t>
      </w:r>
      <w:r w:rsidR="00CE4201" w:rsidRPr="006816A5">
        <w:rPr>
          <w:rFonts w:ascii="Arial" w:hAnsi="Arial" w:cs="Arial"/>
        </w:rPr>
        <w:lastRenderedPageBreak/>
        <w:t>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w:t>
      </w:r>
      <w:del w:id="19" w:author="Charlie Bayne" w:date="2024-10-30T13:13:00Z" w16du:dateUtc="2024-10-30T20:13:00Z">
        <w:r w:rsidR="00BC3277" w:rsidDel="00055D71">
          <w:rPr>
            <w:rFonts w:ascii="Arial" w:hAnsi="Arial" w:cs="Arial"/>
          </w:rPr>
          <w:delText xml:space="preserve">83 </w:delText>
        </w:r>
      </w:del>
      <w:ins w:id="20" w:author="Charlie Bayne" w:date="2024-10-30T13:13:00Z" w16du:dateUtc="2024-10-30T20:13:00Z">
        <w:r w:rsidR="00055D71">
          <w:rPr>
            <w:rFonts w:ascii="Arial" w:hAnsi="Arial" w:cs="Arial"/>
          </w:rPr>
          <w:t>76</w:t>
        </w:r>
        <w:r w:rsidR="00055D71">
          <w:rPr>
            <w:rFonts w:ascii="Arial" w:hAnsi="Arial" w:cs="Arial"/>
          </w:rPr>
          <w:t xml:space="preserve"> </w:t>
        </w:r>
      </w:ins>
      <w:r w:rsidR="00BC3277">
        <w:rPr>
          <w:rFonts w:ascii="Arial" w:hAnsi="Arial" w:cs="Arial"/>
        </w:rPr>
        <w:t xml:space="preserve">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del w:id="21" w:author="Charlie Bayne" w:date="2024-08-13T10:27:00Z" w16du:dateUtc="2024-08-13T17:27:00Z">
        <w:r w:rsidR="00765099" w:rsidRPr="0002182F" w:rsidDel="006C6A16">
          <w:rPr>
            <w:rFonts w:ascii="Arial" w:hAnsi="Arial" w:cs="Arial"/>
          </w:rPr>
          <w:delText>identified,</w:delText>
        </w:r>
        <w:r w:rsidR="0002182F" w:rsidRPr="0002182F" w:rsidDel="006C6A16">
          <w:rPr>
            <w:rFonts w:ascii="Arial" w:hAnsi="Arial" w:cs="Arial"/>
          </w:rPr>
          <w:delText xml:space="preserve"> </w:delText>
        </w:r>
        <w:r w:rsidRPr="006816A5" w:rsidDel="006C6A16">
          <w:rPr>
            <w:rFonts w:ascii="Arial" w:hAnsi="Arial" w:cs="Arial"/>
          </w:rPr>
          <w:delText>and</w:delText>
        </w:r>
      </w:del>
      <w:ins w:id="22" w:author="Charlie Bayne" w:date="2024-08-13T10:27:00Z" w16du:dateUtc="2024-08-13T17:27:00Z">
        <w:r w:rsidR="006C6A16">
          <w:rPr>
            <w:rFonts w:ascii="Arial" w:hAnsi="Arial" w:cs="Arial"/>
          </w:rPr>
          <w:t>as</w:t>
        </w:r>
      </w:ins>
      <w:r w:rsidRPr="006816A5">
        <w:rPr>
          <w:rFonts w:ascii="Arial" w:hAnsi="Arial" w:cs="Arial"/>
        </w:rPr>
        <w:t xml:space="preserve">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1302D301"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proofErr w:type="gramStart"/>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r w:rsidRPr="00CF169D">
        <w:rPr>
          <w:rFonts w:ascii="Arial" w:hAnsi="Arial" w:cs="Arial"/>
        </w:rPr>
        <w:t>.</w:t>
      </w:r>
      <w:proofErr w:type="gramEnd"/>
      <w:r w:rsidRPr="00CF169D">
        <w:rPr>
          <w:rFonts w:ascii="Arial" w:hAnsi="Arial" w:cs="Arial"/>
        </w:rPr>
        <w:t xml:space="preserve"> </w:t>
      </w:r>
      <w:r w:rsidRPr="00CF169D">
        <w:rPr>
          <w:rFonts w:ascii="Arial" w:hAnsi="Arial" w:cs="Arial"/>
        </w:rPr>
        <w:lastRenderedPageBreak/>
        <w:t xml:space="preserve">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proofErr w:type="gramStart"/>
      <w:r w:rsidR="0000153B">
        <w:rPr>
          <w:rFonts w:ascii="Arial" w:hAnsi="Arial" w:cs="Arial"/>
        </w:rPr>
        <w:t>50 µg</w:t>
      </w:r>
      <w:proofErr w:type="gramEnd"/>
      <w:r w:rsidR="0000153B">
        <w:rPr>
          <w:rFonts w:ascii="Arial" w:hAnsi="Arial" w:cs="Arial"/>
        </w:rPr>
        <w:t xml:space="preserve">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21956269" w:rsidR="00EA4D80" w:rsidRDefault="00CF169D" w:rsidP="00FA4CB1">
      <w:pPr>
        <w:spacing w:line="480" w:lineRule="auto"/>
        <w:ind w:firstLine="720"/>
        <w:rPr>
          <w:rFonts w:ascii="Arial" w:hAnsi="Arial" w:cs="Arial"/>
        </w:rPr>
      </w:pPr>
      <w:r w:rsidRPr="0029437B">
        <w:rPr>
          <w:rFonts w:ascii="Arial" w:hAnsi="Arial" w:cs="Arial"/>
          <w:i/>
          <w:iCs/>
        </w:rPr>
        <w:lastRenderedPageBreak/>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The 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6C6A16">
        <w:rPr>
          <w:rFonts w:ascii="Arial" w:hAnsi="Arial" w:cs="Arial"/>
          <w:color w:val="000000" w:themeColor="text1"/>
        </w:rPr>
        <w:t xml:space="preserve">carbamidomethylation </w:t>
      </w:r>
      <w:del w:id="23" w:author="Charlie Bayne" w:date="2024-08-13T10:31:00Z" w16du:dateUtc="2024-08-13T17:31:00Z">
        <w:r w:rsidR="006241FC" w:rsidRPr="006C6A16" w:rsidDel="006C6A16">
          <w:rPr>
            <w:rFonts w:ascii="Arial" w:hAnsi="Arial" w:cs="Arial"/>
            <w:color w:val="000000" w:themeColor="text1"/>
          </w:rPr>
          <w:delText>of</w:delText>
        </w:r>
      </w:del>
      <w:del w:id="24" w:author="Charlie Bayne" w:date="2024-08-13T10:30:00Z" w16du:dateUtc="2024-08-13T17:30:00Z">
        <w:r w:rsidR="006241FC" w:rsidRPr="006C6A16" w:rsidDel="006C6A16">
          <w:rPr>
            <w:rFonts w:ascii="Arial" w:hAnsi="Arial" w:cs="Arial"/>
            <w:color w:val="000000" w:themeColor="text1"/>
          </w:rPr>
          <w:delText xml:space="preserve"> </w:delText>
        </w:r>
      </w:del>
      <w:ins w:id="25" w:author="Charlie Bayne" w:date="2024-08-13T10:31:00Z" w16du:dateUtc="2024-08-13T17:31:00Z">
        <w:r w:rsidR="006C6A16" w:rsidRPr="006C6A16">
          <w:rPr>
            <w:rFonts w:ascii="Arial" w:hAnsi="Arial" w:cs="Arial"/>
            <w:color w:val="000000" w:themeColor="text1"/>
          </w:rPr>
          <w:t>of</w:t>
        </w:r>
        <w:r w:rsidR="006C6A16" w:rsidRPr="006C6A16">
          <w:rPr>
            <w:rFonts w:ascii="Arial" w:hAnsi="Arial" w:cs="Arial"/>
            <w:color w:val="212121"/>
            <w:shd w:val="clear" w:color="auto" w:fill="FFFFFF"/>
            <w:rPrChange w:id="26" w:author="Charlie Bayne" w:date="2024-08-13T10:31:00Z" w16du:dateUtc="2024-08-13T17:31:00Z">
              <w:rPr>
                <w:rFonts w:ascii="Aptos" w:hAnsi="Aptos"/>
                <w:color w:val="212121"/>
                <w:shd w:val="clear" w:color="auto" w:fill="FFFFFF"/>
              </w:rPr>
            </w:rPrChange>
          </w:rPr>
          <w:t xml:space="preserve"> cysteines</w:t>
        </w:r>
      </w:ins>
      <w:del w:id="27" w:author="Charlie Bayne" w:date="2024-08-13T10:30:00Z" w16du:dateUtc="2024-08-13T17:30:00Z">
        <w:r w:rsidR="006241FC" w:rsidRPr="006C6A16" w:rsidDel="006C6A16">
          <w:rPr>
            <w:rFonts w:ascii="Arial" w:hAnsi="Arial" w:cs="Arial"/>
            <w:color w:val="000000" w:themeColor="text1"/>
          </w:rPr>
          <w:delText>cystines</w:delText>
        </w:r>
      </w:del>
      <w:r w:rsidR="006241FC" w:rsidRPr="006256FD">
        <w:rPr>
          <w:rFonts w:ascii="Arial" w:hAnsi="Arial" w:cs="Arial"/>
          <w:color w:val="000000" w:themeColor="text1"/>
        </w:rPr>
        <w:t>,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5445C8FD" w:rsidR="00EA4D80" w:rsidRDefault="00EA4D80" w:rsidP="00EA4D80">
      <w:pPr>
        <w:spacing w:line="480" w:lineRule="auto"/>
        <w:ind w:firstLine="720"/>
        <w:rPr>
          <w:rFonts w:ascii="Arial" w:hAnsi="Arial" w:cs="Arial"/>
        </w:rPr>
      </w:pPr>
      <w:r w:rsidRPr="00EA4D80">
        <w:rPr>
          <w:rFonts w:ascii="Arial" w:hAnsi="Arial" w:cs="Arial"/>
        </w:rPr>
        <w:t xml:space="preserve">Proteins identified as differentially abundant were subjected to Gene Ontology </w:t>
      </w:r>
      <w:ins w:id="28" w:author="Charlie Bayne" w:date="2024-08-13T10:32:00Z" w16du:dateUtc="2024-08-13T17:32:00Z">
        <w:r w:rsidR="006C6A16">
          <w:rPr>
            <w:rFonts w:ascii="Arial" w:hAnsi="Arial" w:cs="Arial"/>
          </w:rPr>
          <w:t>a</w:t>
        </w:r>
      </w:ins>
      <w:del w:id="29" w:author="Charlie Bayne" w:date="2024-08-13T10:32:00Z" w16du:dateUtc="2024-08-13T17:32:00Z">
        <w:r w:rsidRPr="00EA4D80" w:rsidDel="006C6A16">
          <w:rPr>
            <w:rFonts w:ascii="Arial" w:hAnsi="Arial" w:cs="Arial"/>
          </w:rPr>
          <w:delText>A</w:delText>
        </w:r>
      </w:del>
      <w:r w:rsidRPr="00EA4D80">
        <w:rPr>
          <w:rFonts w:ascii="Arial" w:hAnsi="Arial" w:cs="Arial"/>
        </w:rPr>
        <w:t>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xml:space="preserve">. All GO terms described have adjusted p values </w:t>
      </w:r>
      <w:del w:id="30" w:author="Charlie Bayne" w:date="2024-10-30T12:32:00Z" w16du:dateUtc="2024-10-30T19:32:00Z">
        <w:r w:rsidRPr="00EA4D80" w:rsidDel="00B2178F">
          <w:rPr>
            <w:rFonts w:ascii="Arial" w:hAnsi="Arial" w:cs="Arial"/>
          </w:rPr>
          <w:delText>&lt;</w:delText>
        </w:r>
        <w:r w:rsidR="00CE3AD4" w:rsidDel="00B2178F">
          <w:rPr>
            <w:rFonts w:ascii="Arial" w:hAnsi="Arial" w:cs="Arial"/>
          </w:rPr>
          <w:delText>=</w:delText>
        </w:r>
      </w:del>
      <w:ins w:id="31" w:author="Charlie Bayne" w:date="2024-10-30T12:32:00Z" w16du:dateUtc="2024-10-30T19:32:00Z">
        <w:r w:rsidR="00B2178F">
          <w:rPr>
            <w:rFonts w:ascii="Arial" w:hAnsi="Arial" w:cs="Arial"/>
          </w:rPr>
          <w:t>≤</w:t>
        </w:r>
      </w:ins>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70148BFE" w:rsidR="00FA4CB1" w:rsidRDefault="008858C5" w:rsidP="00CF169D">
      <w:pPr>
        <w:spacing w:line="480" w:lineRule="auto"/>
        <w:ind w:firstLine="720"/>
        <w:rPr>
          <w:ins w:id="32" w:author="Charlie Bayne" w:date="2024-10-30T12:59:00Z" w16du:dateUtc="2024-10-30T19:59:00Z"/>
          <w:rFonts w:ascii="Arial" w:hAnsi="Arial" w:cs="Arial"/>
        </w:rPr>
      </w:pPr>
      <w:r w:rsidRPr="0029437B">
        <w:rPr>
          <w:rFonts w:ascii="Arial" w:hAnsi="Arial" w:cs="Arial"/>
          <w:i/>
          <w:iCs/>
        </w:rPr>
        <w:lastRenderedPageBreak/>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ins w:id="33" w:author="Charlie Bayne" w:date="2024-10-30T12:59:00Z" w16du:dateUtc="2024-10-30T19:59:00Z">
        <w:r w:rsidR="004E0200">
          <w:rPr>
            <w:rFonts w:ascii="Cambria Math" w:hAnsi="Cambria Math" w:cs="Cambria Math"/>
          </w:rPr>
          <w:t>℃</w:t>
        </w:r>
      </w:ins>
      <w:del w:id="34" w:author="Charlie Bayne" w:date="2024-08-13T10:33:00Z" w16du:dateUtc="2024-08-13T17:33:00Z">
        <w:r w:rsidR="004B2319" w:rsidRPr="00822717" w:rsidDel="006C6A16">
          <w:rPr>
            <w:rFonts w:ascii="Arial" w:hAnsi="Arial" w:cs="Arial"/>
          </w:rPr>
          <w:delText>o</w:delText>
        </w:r>
      </w:del>
      <w:del w:id="35" w:author="Charlie Bayne" w:date="2024-10-30T12:59:00Z" w16du:dateUtc="2024-10-30T19:59:00Z">
        <w:r w:rsidR="00FA4CB1" w:rsidRPr="00FA4CB1" w:rsidDel="004E0200">
          <w:rPr>
            <w:rFonts w:ascii="Arial" w:hAnsi="Arial" w:cs="Arial"/>
          </w:rPr>
          <w:delText>C</w:delText>
        </w:r>
      </w:del>
      <w:r w:rsidR="00FA4CB1" w:rsidRPr="00FA4CB1">
        <w:rPr>
          <w:rFonts w:ascii="Arial" w:hAnsi="Arial" w:cs="Arial"/>
        </w:rPr>
        <w:t xml:space="preserve">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del w:id="36" w:author="Charlie Bayne" w:date="2024-10-30T12:31:00Z" w16du:dateUtc="2024-10-30T19:31:00Z">
        <w:r w:rsidR="004B2319" w:rsidRPr="004D2268" w:rsidDel="00B2178F">
          <w:rPr>
            <w:rFonts w:ascii="Arial" w:hAnsi="Arial" w:cs="Arial"/>
            <w:vertAlign w:val="superscript"/>
          </w:rPr>
          <w:delText>o</w:delText>
        </w:r>
        <w:r w:rsidR="004B2319" w:rsidRPr="00FA4CB1" w:rsidDel="00B2178F">
          <w:rPr>
            <w:rFonts w:ascii="Arial" w:hAnsi="Arial" w:cs="Arial"/>
          </w:rPr>
          <w:delText>C</w:delText>
        </w:r>
        <w:r w:rsidR="00734304" w:rsidRPr="0000153B" w:rsidDel="00B2178F">
          <w:rPr>
            <w:rFonts w:ascii="Cambria Math" w:hAnsi="Cambria Math" w:cs="Cambria Math"/>
          </w:rPr>
          <w:delText>℃</w:delText>
        </w:r>
      </w:del>
      <w:ins w:id="37" w:author="Charlie Bayne" w:date="2024-10-30T12:31:00Z" w16du:dateUtc="2024-10-30T19:31:00Z">
        <w:r w:rsidR="00B2178F">
          <w:rPr>
            <w:rFonts w:ascii="Cambria Math" w:hAnsi="Cambria Math" w:cs="Cambria Math"/>
          </w:rPr>
          <w:t>℃</w:t>
        </w:r>
      </w:ins>
      <w:r w:rsidR="00FA4CB1" w:rsidRPr="00FA4CB1">
        <w:rPr>
          <w:rFonts w:ascii="Arial" w:hAnsi="Arial" w:cs="Arial"/>
        </w:rPr>
        <w:t xml:space="preserve"> once dry. </w:t>
      </w:r>
    </w:p>
    <w:p w14:paraId="09931F93" w14:textId="77777777" w:rsidR="004E0200" w:rsidRDefault="004E0200" w:rsidP="00CF169D">
      <w:pPr>
        <w:spacing w:line="480" w:lineRule="auto"/>
        <w:ind w:firstLine="720"/>
        <w:rPr>
          <w:rFonts w:ascii="Arial" w:hAnsi="Arial" w:cs="Arial"/>
        </w:rPr>
      </w:pPr>
    </w:p>
    <w:p w14:paraId="62E64BE1" w14:textId="1ECE64A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 xml:space="preserve">L of each sample was injected and run on a 10-minute gradient. The mobile phase solvents (solvent A, water- 0.1% formic acid; solvent B, acetonitrile-0.1% formic acid) were run at a flow rate of 0.500mL/min and chromatographic separation was achieved using the following gradient: 0 to 1 minute </w:t>
      </w:r>
      <w:ins w:id="38" w:author="Charlie Bayne" w:date="2024-08-13T10:34:00Z" w16du:dateUtc="2024-08-13T17:34:00Z">
        <w:r w:rsidR="006C6A16">
          <w:rPr>
            <w:rFonts w:ascii="Arial" w:hAnsi="Arial" w:cs="Arial"/>
          </w:rPr>
          <w:t>s</w:t>
        </w:r>
      </w:ins>
      <w:ins w:id="39" w:author="Charlie Bayne" w:date="2024-08-13T10:35:00Z" w16du:dateUtc="2024-08-13T17:35:00Z">
        <w:r w:rsidR="006C6A16">
          <w:rPr>
            <w:rFonts w:ascii="Arial" w:hAnsi="Arial" w:cs="Arial"/>
          </w:rPr>
          <w:t xml:space="preserve"> </w:t>
        </w:r>
      </w:ins>
      <w:r w:rsidR="00FA4CB1" w:rsidRPr="00FA4CB1">
        <w:rPr>
          <w:rFonts w:ascii="Arial" w:hAnsi="Arial" w:cs="Arial"/>
        </w:rPr>
        <w:t>5% B</w:t>
      </w:r>
      <w:ins w:id="40" w:author="Charlie Bayne" w:date="2024-08-13T10:35:00Z" w16du:dateUtc="2024-08-13T17:35:00Z">
        <w:r w:rsidR="006C6A16">
          <w:rPr>
            <w:rFonts w:ascii="Arial" w:hAnsi="Arial" w:cs="Arial"/>
          </w:rPr>
          <w:t>;</w:t>
        </w:r>
      </w:ins>
      <w:del w:id="41"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1 to 7 min</w:t>
      </w:r>
      <w:r w:rsidR="00734304">
        <w:rPr>
          <w:rFonts w:ascii="Arial" w:hAnsi="Arial" w:cs="Arial"/>
        </w:rPr>
        <w:t>ute</w:t>
      </w:r>
      <w:ins w:id="42" w:author="Charlie Bayne" w:date="2024-08-13T10:34:00Z" w16du:dateUtc="2024-08-13T17:34:00Z">
        <w:r w:rsidR="006C6A16">
          <w:rPr>
            <w:rFonts w:ascii="Arial" w:hAnsi="Arial" w:cs="Arial"/>
          </w:rPr>
          <w:t>s</w:t>
        </w:r>
      </w:ins>
      <w:r w:rsidR="00FA4CB1" w:rsidRPr="00FA4CB1">
        <w:rPr>
          <w:rFonts w:ascii="Arial" w:hAnsi="Arial" w:cs="Arial"/>
        </w:rPr>
        <w:t xml:space="preserve"> a linear increase from 5 to 100% B</w:t>
      </w:r>
      <w:ins w:id="43" w:author="Charlie Bayne" w:date="2024-08-13T10:35:00Z" w16du:dateUtc="2024-08-13T17:35:00Z">
        <w:r w:rsidR="006C6A16">
          <w:rPr>
            <w:rFonts w:ascii="Arial" w:hAnsi="Arial" w:cs="Arial"/>
          </w:rPr>
          <w:t>;</w:t>
        </w:r>
      </w:ins>
      <w:del w:id="44"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7 to 7.5 minute</w:t>
      </w:r>
      <w:ins w:id="45" w:author="Charlie Bayne" w:date="2024-08-13T10:34:00Z" w16du:dateUtc="2024-08-13T17:34:00Z">
        <w:r w:rsidR="006C6A16">
          <w:rPr>
            <w:rFonts w:ascii="Arial" w:hAnsi="Arial" w:cs="Arial"/>
          </w:rPr>
          <w:t>s</w:t>
        </w:r>
      </w:ins>
      <w:r w:rsidR="00FA4CB1" w:rsidRPr="00FA4CB1">
        <w:rPr>
          <w:rFonts w:ascii="Arial" w:hAnsi="Arial" w:cs="Arial"/>
        </w:rPr>
        <w:t xml:space="preserve"> held at 100% B</w:t>
      </w:r>
      <w:ins w:id="46" w:author="Charlie Bayne" w:date="2024-08-13T10:35:00Z" w16du:dateUtc="2024-08-13T17:35:00Z">
        <w:r w:rsidR="006C6A16">
          <w:rPr>
            <w:rFonts w:ascii="Arial" w:hAnsi="Arial" w:cs="Arial"/>
          </w:rPr>
          <w:t>;</w:t>
        </w:r>
      </w:ins>
      <w:del w:id="47"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7.5 minute</w:t>
      </w:r>
      <w:ins w:id="48" w:author="Charlie Bayne" w:date="2024-08-13T10:34:00Z" w16du:dateUtc="2024-08-13T17:34:00Z">
        <w:r w:rsidR="006C6A16">
          <w:rPr>
            <w:rFonts w:ascii="Arial" w:hAnsi="Arial" w:cs="Arial"/>
          </w:rPr>
          <w:t>s</w:t>
        </w:r>
      </w:ins>
      <w:r w:rsidR="00FA4CB1" w:rsidRPr="00FA4CB1">
        <w:rPr>
          <w:rFonts w:ascii="Arial" w:hAnsi="Arial" w:cs="Arial"/>
        </w:rPr>
        <w:t xml:space="preserve"> to 8 minute</w:t>
      </w:r>
      <w:ins w:id="49" w:author="Charlie Bayne" w:date="2024-08-13T10:34:00Z" w16du:dateUtc="2024-08-13T17:34:00Z">
        <w:r w:rsidR="006C6A16">
          <w:rPr>
            <w:rFonts w:ascii="Arial" w:hAnsi="Arial" w:cs="Arial"/>
          </w:rPr>
          <w:t>s</w:t>
        </w:r>
      </w:ins>
      <w:r w:rsidR="00FA4CB1" w:rsidRPr="00FA4CB1">
        <w:rPr>
          <w:rFonts w:ascii="Arial" w:hAnsi="Arial" w:cs="Arial"/>
        </w:rPr>
        <w:t xml:space="preserve"> a linear decrease from 100% to 5% B</w:t>
      </w:r>
      <w:ins w:id="50" w:author="Charlie Bayne" w:date="2024-08-13T10:35:00Z" w16du:dateUtc="2024-08-13T17:35:00Z">
        <w:r w:rsidR="006C6A16">
          <w:rPr>
            <w:rFonts w:ascii="Arial" w:hAnsi="Arial" w:cs="Arial"/>
          </w:rPr>
          <w:t>;</w:t>
        </w:r>
      </w:ins>
      <w:del w:id="51"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and then 5% B from 8 minute</w:t>
      </w:r>
      <w:ins w:id="52" w:author="Charlie Bayne" w:date="2024-08-13T10:34:00Z" w16du:dateUtc="2024-08-13T17:34:00Z">
        <w:r w:rsidR="006C6A16">
          <w:rPr>
            <w:rFonts w:ascii="Arial" w:hAnsi="Arial" w:cs="Arial"/>
          </w:rPr>
          <w:t>s</w:t>
        </w:r>
      </w:ins>
      <w:r w:rsidR="00FA4CB1" w:rsidRPr="00FA4CB1">
        <w:rPr>
          <w:rFonts w:ascii="Arial" w:hAnsi="Arial" w:cs="Arial"/>
        </w:rPr>
        <w:t xml:space="preserve"> to 10 minute</w:t>
      </w:r>
      <w:ins w:id="53" w:author="Charlie Bayne" w:date="2024-08-13T10:34:00Z" w16du:dateUtc="2024-08-13T17:34:00Z">
        <w:r w:rsidR="006C6A16">
          <w:rPr>
            <w:rFonts w:ascii="Arial" w:hAnsi="Arial" w:cs="Arial"/>
          </w:rPr>
          <w:t>s</w:t>
        </w:r>
      </w:ins>
      <w:r w:rsidR="00FA4CB1" w:rsidRPr="00FA4CB1">
        <w:rPr>
          <w:rFonts w:ascii="Arial" w:hAnsi="Arial" w:cs="Arial"/>
        </w:rPr>
        <w:t xml:space="preserv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 xml:space="preserve">Dynamic </w:t>
      </w:r>
      <w:r w:rsidR="00FA4CB1" w:rsidRPr="00FA4CB1">
        <w:rPr>
          <w:rFonts w:ascii="Arial" w:hAnsi="Arial" w:cs="Arial"/>
        </w:rPr>
        <w:lastRenderedPageBreak/>
        <w:t>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6F0008F"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w:t>
      </w:r>
      <w:ins w:id="54" w:author="Charlie Bayne" w:date="2024-08-13T10:36:00Z" w16du:dateUtc="2024-08-13T17:36:00Z">
        <w:r w:rsidR="006C6A16">
          <w:rPr>
            <w:rFonts w:ascii="Arial" w:hAnsi="Arial" w:cs="Arial"/>
          </w:rPr>
          <w:t xml:space="preserve"> </w:t>
        </w:r>
      </w:ins>
      <w:r w:rsidRPr="00CF169D">
        <w:rPr>
          <w:rFonts w:ascii="Arial" w:hAnsi="Arial" w:cs="Arial"/>
        </w:rPr>
        <w:t xml:space="preserve">= </w:t>
      </w:r>
      <w:ins w:id="55" w:author="Charlie Bayne" w:date="2024-08-13T10:36:00Z" w16du:dateUtc="2024-08-13T17:36:00Z">
        <w:r w:rsidR="006C6A16">
          <w:rPr>
            <w:rFonts w:ascii="Arial" w:hAnsi="Arial" w:cs="Arial"/>
          </w:rPr>
          <w:t xml:space="preserve"> </w:t>
        </w:r>
      </w:ins>
      <w:r w:rsidRPr="00CF169D">
        <w:rPr>
          <w:rFonts w:ascii="Arial" w:hAnsi="Arial" w:cs="Arial"/>
        </w:rPr>
        <w:t>4, group intensity threshold</w:t>
      </w:r>
      <w:ins w:id="56" w:author="Charlie Bayne" w:date="2024-08-13T10:36:00Z" w16du:dateUtc="2024-08-13T17:36:00Z">
        <w:r w:rsidR="006C6A16">
          <w:rPr>
            <w:rFonts w:ascii="Arial" w:hAnsi="Arial" w:cs="Arial"/>
          </w:rPr>
          <w:t xml:space="preserve"> </w:t>
        </w:r>
      </w:ins>
      <w:r w:rsidRPr="00CF169D">
        <w:rPr>
          <w:rFonts w:ascii="Arial" w:hAnsi="Arial" w:cs="Arial"/>
        </w:rPr>
        <w:t>=</w:t>
      </w:r>
      <w:ins w:id="57" w:author="Charlie Bayne" w:date="2024-08-13T10:36:00Z" w16du:dateUtc="2024-08-13T17:36:00Z">
        <w:r w:rsidR="006C6A16">
          <w:rPr>
            <w:rFonts w:ascii="Arial" w:hAnsi="Arial" w:cs="Arial"/>
          </w:rPr>
          <w:t xml:space="preserve"> </w:t>
        </w:r>
      </w:ins>
      <w:r w:rsidRPr="00CF169D">
        <w:rPr>
          <w:rFonts w:ascii="Arial" w:hAnsi="Arial" w:cs="Arial"/>
        </w:rPr>
        <w:t>3000, min highest intensity</w:t>
      </w:r>
      <w:ins w:id="58" w:author="Charlie Bayne" w:date="2024-08-13T10:36:00Z" w16du:dateUtc="2024-08-13T17:36:00Z">
        <w:r w:rsidR="006C6A16">
          <w:rPr>
            <w:rFonts w:ascii="Arial" w:hAnsi="Arial" w:cs="Arial"/>
          </w:rPr>
          <w:t xml:space="preserve"> </w:t>
        </w:r>
      </w:ins>
      <w:r w:rsidRPr="00CF169D">
        <w:rPr>
          <w:rFonts w:ascii="Arial" w:hAnsi="Arial" w:cs="Arial"/>
        </w:rPr>
        <w:t>=</w:t>
      </w:r>
      <w:ins w:id="59" w:author="Charlie Bayne" w:date="2024-08-13T10:36:00Z" w16du:dateUtc="2024-08-13T17:36:00Z">
        <w:r w:rsidR="006C6A16">
          <w:rPr>
            <w:rFonts w:ascii="Arial" w:hAnsi="Arial" w:cs="Arial"/>
          </w:rPr>
          <w:t xml:space="preserve"> </w:t>
        </w:r>
      </w:ins>
      <w:r w:rsidRPr="00CF169D">
        <w:rPr>
          <w:rFonts w:ascii="Arial" w:hAnsi="Arial" w:cs="Arial"/>
        </w:rPr>
        <w:t>1000, m/z tolerance = 0.005 Da or 10 ppm), Feature Detection Chromatogram Resolving (MS/MS scan pairing with RT Tolerance</w:t>
      </w:r>
      <w:ins w:id="60" w:author="Charlie Bayne" w:date="2024-08-13T10:36:00Z" w16du:dateUtc="2024-08-13T17:36:00Z">
        <w:r w:rsidR="006C6A16">
          <w:rPr>
            <w:rFonts w:ascii="Arial" w:hAnsi="Arial" w:cs="Arial"/>
          </w:rPr>
          <w:t xml:space="preserve"> </w:t>
        </w:r>
      </w:ins>
      <w:r w:rsidRPr="00CF169D">
        <w:rPr>
          <w:rFonts w:ascii="Arial" w:hAnsi="Arial" w:cs="Arial"/>
        </w:rPr>
        <w:t>=</w:t>
      </w:r>
      <w:ins w:id="61" w:author="Charlie Bayne" w:date="2024-08-13T10:36:00Z" w16du:dateUtc="2024-08-13T17:36:00Z">
        <w:r w:rsidR="006C6A16">
          <w:rPr>
            <w:rFonts w:ascii="Arial" w:hAnsi="Arial" w:cs="Arial"/>
          </w:rPr>
          <w:t xml:space="preserve"> </w:t>
        </w:r>
      </w:ins>
      <w:r w:rsidRPr="00CF169D">
        <w:rPr>
          <w:rFonts w:ascii="Arial" w:hAnsi="Arial" w:cs="Arial"/>
        </w:rPr>
        <w:t>0.10 min and MS1-MS2 precursor tolerance</w:t>
      </w:r>
      <w:ins w:id="62" w:author="Charlie Bayne" w:date="2024-08-13T10:36:00Z" w16du:dateUtc="2024-08-13T17:36:00Z">
        <w:r w:rsidR="006C6A16">
          <w:rPr>
            <w:rFonts w:ascii="Arial" w:hAnsi="Arial" w:cs="Arial"/>
          </w:rPr>
          <w:t xml:space="preserve"> </w:t>
        </w:r>
      </w:ins>
      <w:r w:rsidRPr="00CF169D">
        <w:rPr>
          <w:rFonts w:ascii="Arial" w:hAnsi="Arial" w:cs="Arial"/>
        </w:rPr>
        <w:t>=</w:t>
      </w:r>
      <w:ins w:id="63" w:author="Charlie Bayne" w:date="2024-08-13T10:36:00Z" w16du:dateUtc="2024-08-13T17:36:00Z">
        <w:r w:rsidR="006C6A16">
          <w:rPr>
            <w:rFonts w:ascii="Arial" w:hAnsi="Arial" w:cs="Arial"/>
          </w:rPr>
          <w:t xml:space="preserve"> </w:t>
        </w:r>
      </w:ins>
      <w:r w:rsidRPr="00CF169D">
        <w:rPr>
          <w:rFonts w:ascii="Arial" w:hAnsi="Arial" w:cs="Arial"/>
        </w:rPr>
        <w:t>0.0100 m/z; Local min search used with chromatographic threshold</w:t>
      </w:r>
      <w:ins w:id="64" w:author="Charlie Bayne" w:date="2024-08-13T10:36:00Z" w16du:dateUtc="2024-08-13T17:36:00Z">
        <w:r w:rsidR="006C6A16">
          <w:rPr>
            <w:rFonts w:ascii="Arial" w:hAnsi="Arial" w:cs="Arial"/>
          </w:rPr>
          <w:t xml:space="preserve"> </w:t>
        </w:r>
      </w:ins>
      <w:r w:rsidRPr="00CF169D">
        <w:rPr>
          <w:rFonts w:ascii="Arial" w:hAnsi="Arial" w:cs="Arial"/>
        </w:rPr>
        <w:t>=</w:t>
      </w:r>
      <w:ins w:id="65" w:author="Charlie Bayne" w:date="2024-08-13T10:36:00Z" w16du:dateUtc="2024-08-13T17:36:00Z">
        <w:r w:rsidR="006C6A16">
          <w:rPr>
            <w:rFonts w:ascii="Arial" w:hAnsi="Arial" w:cs="Arial"/>
          </w:rPr>
          <w:t xml:space="preserve"> </w:t>
        </w:r>
      </w:ins>
      <w:r w:rsidRPr="00CF169D">
        <w:rPr>
          <w:rFonts w:ascii="Arial" w:hAnsi="Arial" w:cs="Arial"/>
        </w:rPr>
        <w:t>90%, min RT range 0.50min, min relative height 0.01%, min absolute height 1000, min ratio of peak top/edge</w:t>
      </w:r>
      <w:ins w:id="66" w:author="Charlie Bayne" w:date="2024-08-13T10:36:00Z" w16du:dateUtc="2024-08-13T17:36:00Z">
        <w:r w:rsidR="006C6A16">
          <w:rPr>
            <w:rFonts w:ascii="Arial" w:hAnsi="Arial" w:cs="Arial"/>
          </w:rPr>
          <w:t xml:space="preserve"> </w:t>
        </w:r>
      </w:ins>
      <w:r w:rsidRPr="00CF169D">
        <w:rPr>
          <w:rFonts w:ascii="Arial" w:hAnsi="Arial" w:cs="Arial"/>
        </w:rPr>
        <w:t>=</w:t>
      </w:r>
      <w:ins w:id="67" w:author="Charlie Bayne" w:date="2024-08-13T10:36:00Z" w16du:dateUtc="2024-08-13T17:36:00Z">
        <w:r w:rsidR="006C6A16">
          <w:rPr>
            <w:rFonts w:ascii="Arial" w:hAnsi="Arial" w:cs="Arial"/>
          </w:rPr>
          <w:t xml:space="preserve"> </w:t>
        </w:r>
      </w:ins>
      <w:r w:rsidRPr="00CF169D">
        <w:rPr>
          <w:rFonts w:ascii="Arial" w:hAnsi="Arial" w:cs="Arial"/>
        </w:rPr>
        <w:t>1.7, peak duration 0.05-1 min, and min # data points</w:t>
      </w:r>
      <w:ins w:id="68" w:author="Charlie Bayne" w:date="2024-08-13T10:36:00Z" w16du:dateUtc="2024-08-13T17:36:00Z">
        <w:r w:rsidR="006C6A16">
          <w:rPr>
            <w:rFonts w:ascii="Arial" w:hAnsi="Arial" w:cs="Arial"/>
          </w:rPr>
          <w:t xml:space="preserve"> </w:t>
        </w:r>
      </w:ins>
      <w:r w:rsidRPr="00CF169D">
        <w:rPr>
          <w:rFonts w:ascii="Arial" w:hAnsi="Arial" w:cs="Arial"/>
        </w:rPr>
        <w:t>=</w:t>
      </w:r>
      <w:ins w:id="69" w:author="Charlie Bayne" w:date="2024-08-13T10:36:00Z" w16du:dateUtc="2024-08-13T17:36:00Z">
        <w:r w:rsidR="006C6A16">
          <w:rPr>
            <w:rFonts w:ascii="Arial" w:hAnsi="Arial" w:cs="Arial"/>
          </w:rPr>
          <w:t xml:space="preserve"> </w:t>
        </w:r>
      </w:ins>
      <w:r w:rsidRPr="00CF169D">
        <w:rPr>
          <w:rFonts w:ascii="Arial" w:hAnsi="Arial" w:cs="Arial"/>
        </w:rPr>
        <w:t>4), 13C Isotope filter (m/z tolerance</w:t>
      </w:r>
      <w:ins w:id="70" w:author="Charlie Bayne" w:date="2024-08-13T10:36:00Z" w16du:dateUtc="2024-08-13T17:36:00Z">
        <w:r w:rsidR="006C6A16">
          <w:rPr>
            <w:rFonts w:ascii="Arial" w:hAnsi="Arial" w:cs="Arial"/>
          </w:rPr>
          <w:t xml:space="preserve"> </w:t>
        </w:r>
      </w:ins>
      <w:r w:rsidRPr="00CF169D">
        <w:rPr>
          <w:rFonts w:ascii="Arial" w:hAnsi="Arial" w:cs="Arial"/>
        </w:rPr>
        <w:t>= 0.01 m/z, RT tolerance=0.30min, and maximum charge</w:t>
      </w:r>
      <w:ins w:id="71" w:author="Charlie Bayne" w:date="2024-08-13T10:36:00Z" w16du:dateUtc="2024-08-13T17:36:00Z">
        <w:r w:rsidR="006C6A16">
          <w:rPr>
            <w:rFonts w:ascii="Arial" w:hAnsi="Arial" w:cs="Arial"/>
          </w:rPr>
          <w:t xml:space="preserve"> </w:t>
        </w:r>
      </w:ins>
      <w:r w:rsidRPr="00CF169D">
        <w:rPr>
          <w:rFonts w:ascii="Arial" w:hAnsi="Arial" w:cs="Arial"/>
        </w:rPr>
        <w:t>=</w:t>
      </w:r>
      <w:ins w:id="72" w:author="Charlie Bayne" w:date="2024-08-13T10:36:00Z" w16du:dateUtc="2024-08-13T17:36:00Z">
        <w:r w:rsidR="006C6A16">
          <w:rPr>
            <w:rFonts w:ascii="Arial" w:hAnsi="Arial" w:cs="Arial"/>
          </w:rPr>
          <w:t xml:space="preserve"> </w:t>
        </w:r>
      </w:ins>
      <w:r w:rsidRPr="00CF169D">
        <w:rPr>
          <w:rFonts w:ascii="Arial" w:hAnsi="Arial" w:cs="Arial"/>
        </w:rPr>
        <w:t xml:space="preserve">5). Parameters for </w:t>
      </w:r>
      <w:r w:rsidR="00584A86">
        <w:rPr>
          <w:rFonts w:ascii="Arial" w:hAnsi="Arial" w:cs="Arial"/>
        </w:rPr>
        <w:t xml:space="preserve">the </w:t>
      </w:r>
      <w:r w:rsidRPr="00CF169D">
        <w:rPr>
          <w:rFonts w:ascii="Arial" w:hAnsi="Arial" w:cs="Arial"/>
        </w:rPr>
        <w:t>metabolome feature bucket table were as follows: Join Aligner (m/z tolerance</w:t>
      </w:r>
      <w:ins w:id="73" w:author="Charlie Bayne" w:date="2024-08-13T10:37:00Z" w16du:dateUtc="2024-08-13T17:37:00Z">
        <w:r w:rsidR="006C6A16">
          <w:rPr>
            <w:rFonts w:ascii="Arial" w:hAnsi="Arial" w:cs="Arial"/>
          </w:rPr>
          <w:t xml:space="preserve"> </w:t>
        </w:r>
      </w:ins>
      <w:r w:rsidRPr="00CF169D">
        <w:rPr>
          <w:rFonts w:ascii="Arial" w:hAnsi="Arial" w:cs="Arial"/>
        </w:rPr>
        <w:t>=</w:t>
      </w:r>
      <w:ins w:id="74" w:author="Charlie Bayne" w:date="2024-08-13T10:37:00Z" w16du:dateUtc="2024-08-13T17:37:00Z">
        <w:r w:rsidR="006C6A16">
          <w:rPr>
            <w:rFonts w:ascii="Arial" w:hAnsi="Arial" w:cs="Arial"/>
          </w:rPr>
          <w:t xml:space="preserve"> </w:t>
        </w:r>
      </w:ins>
      <w:r w:rsidRPr="00CF169D">
        <w:rPr>
          <w:rFonts w:ascii="Arial" w:hAnsi="Arial" w:cs="Arial"/>
        </w:rPr>
        <w:t>0.01 m/z, m/z weight</w:t>
      </w:r>
      <w:ins w:id="75" w:author="Charlie Bayne" w:date="2024-08-13T10:37:00Z" w16du:dateUtc="2024-08-13T17:37:00Z">
        <w:r w:rsidR="006C6A16">
          <w:rPr>
            <w:rFonts w:ascii="Arial" w:hAnsi="Arial" w:cs="Arial"/>
          </w:rPr>
          <w:t xml:space="preserve"> </w:t>
        </w:r>
      </w:ins>
      <w:r w:rsidRPr="00CF169D">
        <w:rPr>
          <w:rFonts w:ascii="Arial" w:hAnsi="Arial" w:cs="Arial"/>
        </w:rPr>
        <w:t>= 80, RT tolerance</w:t>
      </w:r>
      <w:ins w:id="76" w:author="Charlie Bayne" w:date="2024-08-13T10:37:00Z" w16du:dateUtc="2024-08-13T17:37:00Z">
        <w:r w:rsidR="006C6A16">
          <w:rPr>
            <w:rFonts w:ascii="Arial" w:hAnsi="Arial" w:cs="Arial"/>
          </w:rPr>
          <w:t xml:space="preserve"> </w:t>
        </w:r>
      </w:ins>
      <w:r w:rsidRPr="00CF169D">
        <w:rPr>
          <w:rFonts w:ascii="Arial" w:hAnsi="Arial" w:cs="Arial"/>
        </w:rPr>
        <w:t>= 0.30min, RT weight</w:t>
      </w:r>
      <w:ins w:id="77" w:author="Charlie Bayne" w:date="2024-08-13T10:37:00Z" w16du:dateUtc="2024-08-13T17:37:00Z">
        <w:r w:rsidR="006C6A16">
          <w:rPr>
            <w:rFonts w:ascii="Arial" w:hAnsi="Arial" w:cs="Arial"/>
          </w:rPr>
          <w:t xml:space="preserve"> </w:t>
        </w:r>
      </w:ins>
      <w:r w:rsidRPr="00CF169D">
        <w:rPr>
          <w:rFonts w:ascii="Arial" w:hAnsi="Arial" w:cs="Arial"/>
        </w:rPr>
        <w:t>= 20), Feature list filtering (at least 2 peaks per row), and Gap Filling (intensity tolerance</w:t>
      </w:r>
      <w:ins w:id="78" w:author="Charlie Bayne" w:date="2024-08-13T10:37:00Z" w16du:dateUtc="2024-08-13T17:37:00Z">
        <w:r w:rsidR="006C6A16">
          <w:rPr>
            <w:rFonts w:ascii="Arial" w:hAnsi="Arial" w:cs="Arial"/>
          </w:rPr>
          <w:t xml:space="preserve"> </w:t>
        </w:r>
      </w:ins>
      <w:r w:rsidRPr="00CF169D">
        <w:rPr>
          <w:rFonts w:ascii="Arial" w:hAnsi="Arial" w:cs="Arial"/>
        </w:rPr>
        <w:t>=</w:t>
      </w:r>
      <w:ins w:id="79" w:author="Charlie Bayne" w:date="2024-08-13T10:37:00Z" w16du:dateUtc="2024-08-13T17:37:00Z">
        <w:r w:rsidR="006C6A16">
          <w:rPr>
            <w:rFonts w:ascii="Arial" w:hAnsi="Arial" w:cs="Arial"/>
          </w:rPr>
          <w:t xml:space="preserve"> </w:t>
        </w:r>
      </w:ins>
      <w:r w:rsidRPr="00CF169D">
        <w:rPr>
          <w:rFonts w:ascii="Arial" w:hAnsi="Arial" w:cs="Arial"/>
        </w:rPr>
        <w:t>10%, m/z tolerance</w:t>
      </w:r>
      <w:ins w:id="80" w:author="Charlie Bayne" w:date="2024-08-13T10:37:00Z" w16du:dateUtc="2024-08-13T17:37:00Z">
        <w:r w:rsidR="006C6A16">
          <w:rPr>
            <w:rFonts w:ascii="Arial" w:hAnsi="Arial" w:cs="Arial"/>
          </w:rPr>
          <w:t xml:space="preserve"> </w:t>
        </w:r>
      </w:ins>
      <w:r w:rsidRPr="00CF169D">
        <w:rPr>
          <w:rFonts w:ascii="Arial" w:hAnsi="Arial" w:cs="Arial"/>
        </w:rPr>
        <w:t>= 0 m/z, RT tolerance</w:t>
      </w:r>
      <w:ins w:id="81" w:author="Charlie Bayne" w:date="2024-08-13T10:37:00Z" w16du:dateUtc="2024-08-13T17:37:00Z">
        <w:r w:rsidR="006C6A16">
          <w:rPr>
            <w:rFonts w:ascii="Arial" w:hAnsi="Arial" w:cs="Arial"/>
          </w:rPr>
          <w:t xml:space="preserve"> </w:t>
        </w:r>
      </w:ins>
      <w:r w:rsidRPr="00CF169D">
        <w:rPr>
          <w:rFonts w:ascii="Arial" w:hAnsi="Arial" w:cs="Arial"/>
        </w:rPr>
        <w:t>=</w:t>
      </w:r>
      <w:ins w:id="82" w:author="Charlie Bayne" w:date="2024-08-13T10:37:00Z" w16du:dateUtc="2024-08-13T17:37:00Z">
        <w:r w:rsidR="006C6A16">
          <w:rPr>
            <w:rFonts w:ascii="Arial" w:hAnsi="Arial" w:cs="Arial"/>
          </w:rPr>
          <w:t xml:space="preserve"> </w:t>
        </w:r>
      </w:ins>
      <w:r w:rsidRPr="00CF169D">
        <w:rPr>
          <w:rFonts w:ascii="Arial" w:hAnsi="Arial" w:cs="Arial"/>
        </w:rPr>
        <w:t xml:space="preserv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w:t>
      </w:r>
      <w:ins w:id="83" w:author="Charlie Bayne" w:date="2024-08-13T10:37:00Z" w16du:dateUtc="2024-08-13T17:37:00Z">
        <w:r w:rsidR="006C6A16">
          <w:rPr>
            <w:rFonts w:ascii="Arial" w:hAnsi="Arial" w:cs="Arial"/>
          </w:rPr>
          <w:t xml:space="preserve">the </w:t>
        </w:r>
      </w:ins>
      <w:r w:rsidRPr="00CF169D">
        <w:rPr>
          <w:rFonts w:ascii="Arial" w:hAnsi="Arial" w:cs="Arial"/>
        </w:rPr>
        <w:t xml:space="preserve">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lastRenderedPageBreak/>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9246A76"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w:t>
      </w:r>
      <w:del w:id="84" w:author="Charlie Bayne" w:date="2024-08-13T10:39:00Z" w16du:dateUtc="2024-08-13T17:39:00Z">
        <w:r w:rsidR="00FA4CB1" w:rsidRPr="00FA4CB1" w:rsidDel="006C6A16">
          <w:rPr>
            <w:rFonts w:ascii="Arial" w:hAnsi="Arial" w:cs="Arial"/>
          </w:rPr>
          <w:delText xml:space="preserve">across </w:delText>
        </w:r>
      </w:del>
      <w:ins w:id="85" w:author="Charlie Bayne" w:date="2024-08-13T10:39:00Z" w16du:dateUtc="2024-08-13T17:39:00Z">
        <w:r w:rsidR="006C6A16">
          <w:rPr>
            <w:rFonts w:ascii="Arial" w:hAnsi="Arial" w:cs="Arial"/>
          </w:rPr>
          <w:t>in</w:t>
        </w:r>
        <w:r w:rsidR="006C6A16" w:rsidRPr="00FA4CB1">
          <w:rPr>
            <w:rFonts w:ascii="Arial" w:hAnsi="Arial" w:cs="Arial"/>
          </w:rPr>
          <w:t xml:space="preserve"> </w:t>
        </w:r>
      </w:ins>
      <w:r w:rsidR="00FA4CB1" w:rsidRPr="00FA4CB1">
        <w:rPr>
          <w:rFonts w:ascii="Arial" w:hAnsi="Arial" w:cs="Arial"/>
        </w:rPr>
        <w:t>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5F077EC5"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del w:id="86" w:author="Charlie Bayne" w:date="2024-08-13T10:40:00Z" w16du:dateUtc="2024-08-13T17:40:00Z">
        <w:r w:rsidRPr="00CF169D" w:rsidDel="006C6A16">
          <w:rPr>
            <w:rFonts w:ascii="Arial" w:hAnsi="Arial" w:cs="Arial"/>
            <w:i/>
            <w:iCs/>
          </w:rPr>
          <w:delText>randomforest</w:delText>
        </w:r>
        <w:r w:rsidRPr="00CF169D" w:rsidDel="006C6A16">
          <w:rPr>
            <w:rFonts w:ascii="Arial" w:hAnsi="Arial" w:cs="Arial"/>
          </w:rPr>
          <w:delText xml:space="preserve"> was</w:delText>
        </w:r>
      </w:del>
      <w:ins w:id="87" w:author="Charlie Bayne" w:date="2024-08-13T10:40:00Z" w16du:dateUtc="2024-08-13T17:40:00Z">
        <w:r w:rsidR="006C6A16">
          <w:rPr>
            <w:rFonts w:ascii="Arial" w:hAnsi="Arial" w:cs="Arial"/>
            <w:i/>
            <w:iCs/>
          </w:rPr>
          <w:t>randomforest,</w:t>
        </w:r>
        <w:r w:rsidR="006C6A16" w:rsidRPr="00CF169D">
          <w:rPr>
            <w:rFonts w:ascii="Arial" w:hAnsi="Arial" w:cs="Arial"/>
          </w:rPr>
          <w:t xml:space="preserve"> was</w:t>
        </w:r>
      </w:ins>
      <w:r w:rsidRPr="00CF169D">
        <w:rPr>
          <w:rFonts w:ascii="Arial" w:hAnsi="Arial" w:cs="Arial"/>
        </w:rPr>
        <w:t xml:space="preserve"> employed as an R</w:t>
      </w:r>
      <w:ins w:id="88" w:author="Charlie Bayne" w:date="2024-08-13T10:40:00Z" w16du:dateUtc="2024-08-13T17:40:00Z">
        <w:r w:rsidR="006C6A16">
          <w:rPr>
            <w:rFonts w:ascii="Arial" w:hAnsi="Arial" w:cs="Arial"/>
          </w:rPr>
          <w:t xml:space="preserve"> </w:t>
        </w:r>
      </w:ins>
      <w:del w:id="89" w:author="Charlie Bayne" w:date="2024-08-13T10:40:00Z" w16du:dateUtc="2024-08-13T17:40:00Z">
        <w:r w:rsidRPr="00CF169D" w:rsidDel="006C6A16">
          <w:rPr>
            <w:rFonts w:ascii="Arial" w:hAnsi="Arial" w:cs="Arial"/>
          </w:rPr>
          <w:delText>-</w:delText>
        </w:r>
      </w:del>
      <w:r w:rsidRPr="00CF169D">
        <w:rPr>
          <w:rFonts w:ascii="Arial" w:hAnsi="Arial" w:cs="Arial"/>
        </w:rPr>
        <w:t>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769ED9BD" w14:textId="71CAACD0" w:rsidR="003A0F18" w:rsidRDefault="00CF169D" w:rsidP="003A0F18">
      <w:pPr>
        <w:spacing w:line="480" w:lineRule="auto"/>
        <w:ind w:firstLine="720"/>
        <w:rPr>
          <w:ins w:id="90" w:author="Charlie Bayne" w:date="2024-10-15T13:14:00Z" w16du:dateUtc="2024-10-15T20:14:00Z"/>
          <w:rFonts w:ascii="Arial" w:hAnsi="Arial" w:cs="Arial"/>
          <w:color w:val="000000" w:themeColor="text1"/>
        </w:rPr>
      </w:pPr>
      <w:r w:rsidRPr="00990CE5">
        <w:rPr>
          <w:rFonts w:ascii="Arial" w:hAnsi="Arial" w:cs="Arial"/>
          <w:i/>
          <w:iCs/>
        </w:rPr>
        <w:lastRenderedPageBreak/>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4E125A7B" w14:textId="77777777" w:rsidR="005708FD" w:rsidRDefault="005708FD" w:rsidP="003A0F18">
      <w:pPr>
        <w:spacing w:line="480" w:lineRule="auto"/>
        <w:ind w:firstLine="720"/>
        <w:rPr>
          <w:ins w:id="91" w:author="Charlie Bayne" w:date="2024-10-14T10:21:00Z" w16du:dateUtc="2024-10-14T17:21:00Z"/>
          <w:rFonts w:ascii="Arial" w:hAnsi="Arial" w:cs="Arial"/>
          <w:color w:val="000000" w:themeColor="text1"/>
        </w:rPr>
      </w:pPr>
    </w:p>
    <w:p w14:paraId="030C5DD6" w14:textId="72C35ADD" w:rsidR="005708FD" w:rsidRDefault="003A0F18" w:rsidP="005708FD">
      <w:pPr>
        <w:spacing w:line="480" w:lineRule="auto"/>
        <w:rPr>
          <w:ins w:id="92" w:author="Charlie Bayne" w:date="2024-10-15T13:34:00Z" w16du:dateUtc="2024-10-15T20:34:00Z"/>
          <w:rFonts w:ascii="Arial" w:hAnsi="Arial" w:cs="Arial"/>
          <w:color w:val="000000" w:themeColor="text1"/>
        </w:rPr>
      </w:pPr>
      <w:ins w:id="93" w:author="Charlie Bayne" w:date="2024-10-14T10:21:00Z" w16du:dateUtc="2024-10-14T17:21:00Z">
        <w:r>
          <w:rPr>
            <w:rFonts w:ascii="Arial" w:hAnsi="Arial" w:cs="Arial"/>
            <w:color w:val="000000" w:themeColor="text1"/>
          </w:rPr>
          <w:tab/>
        </w:r>
        <w:r w:rsidRPr="003A0F18">
          <w:rPr>
            <w:rFonts w:ascii="Arial" w:hAnsi="Arial" w:cs="Arial"/>
            <w:i/>
            <w:iCs/>
            <w:color w:val="000000" w:themeColor="text1"/>
            <w:rPrChange w:id="94" w:author="Charlie Bayne" w:date="2024-10-14T10:22:00Z" w16du:dateUtc="2024-10-14T17:22:00Z">
              <w:rPr>
                <w:rFonts w:ascii="Arial" w:hAnsi="Arial" w:cs="Arial"/>
                <w:color w:val="000000" w:themeColor="text1"/>
              </w:rPr>
            </w:rPrChange>
          </w:rPr>
          <w:t xml:space="preserve">Machine </w:t>
        </w:r>
      </w:ins>
      <w:ins w:id="95" w:author="Charlie Bayne" w:date="2024-10-14T10:22:00Z" w16du:dateUtc="2024-10-14T17:22:00Z">
        <w:r w:rsidRPr="003A0F18">
          <w:rPr>
            <w:rFonts w:ascii="Arial" w:hAnsi="Arial" w:cs="Arial"/>
            <w:i/>
            <w:iCs/>
            <w:color w:val="000000" w:themeColor="text1"/>
            <w:rPrChange w:id="96" w:author="Charlie Bayne" w:date="2024-10-14T10:22:00Z" w16du:dateUtc="2024-10-14T17:22:00Z">
              <w:rPr>
                <w:rFonts w:ascii="Arial" w:hAnsi="Arial" w:cs="Arial"/>
                <w:color w:val="000000" w:themeColor="text1"/>
              </w:rPr>
            </w:rPrChange>
          </w:rPr>
          <w:t>L</w:t>
        </w:r>
      </w:ins>
      <w:ins w:id="97" w:author="Charlie Bayne" w:date="2024-10-14T10:21:00Z" w16du:dateUtc="2024-10-14T17:21:00Z">
        <w:r w:rsidRPr="003A0F18">
          <w:rPr>
            <w:rFonts w:ascii="Arial" w:hAnsi="Arial" w:cs="Arial"/>
            <w:i/>
            <w:iCs/>
            <w:color w:val="000000" w:themeColor="text1"/>
            <w:rPrChange w:id="98" w:author="Charlie Bayne" w:date="2024-10-14T10:22:00Z" w16du:dateUtc="2024-10-14T17:22:00Z">
              <w:rPr>
                <w:rFonts w:ascii="Arial" w:hAnsi="Arial" w:cs="Arial"/>
                <w:color w:val="000000" w:themeColor="text1"/>
              </w:rPr>
            </w:rPrChange>
          </w:rPr>
          <w:t xml:space="preserve">earning </w:t>
        </w:r>
      </w:ins>
      <w:ins w:id="99" w:author="Charlie Bayne" w:date="2024-10-14T10:22:00Z" w16du:dateUtc="2024-10-14T17:22:00Z">
        <w:r w:rsidRPr="003A0F18">
          <w:rPr>
            <w:rFonts w:ascii="Arial" w:hAnsi="Arial" w:cs="Arial"/>
            <w:i/>
            <w:iCs/>
            <w:color w:val="000000" w:themeColor="text1"/>
            <w:rPrChange w:id="100" w:author="Charlie Bayne" w:date="2024-10-14T10:22:00Z" w16du:dateUtc="2024-10-14T17:22:00Z">
              <w:rPr>
                <w:rFonts w:ascii="Arial" w:hAnsi="Arial" w:cs="Arial"/>
                <w:color w:val="000000" w:themeColor="text1"/>
              </w:rPr>
            </w:rPrChange>
          </w:rPr>
          <w:t>A</w:t>
        </w:r>
      </w:ins>
      <w:ins w:id="101" w:author="Charlie Bayne" w:date="2024-10-14T10:21:00Z" w16du:dateUtc="2024-10-14T17:21:00Z">
        <w:r w:rsidRPr="003A0F18">
          <w:rPr>
            <w:rFonts w:ascii="Arial" w:hAnsi="Arial" w:cs="Arial"/>
            <w:i/>
            <w:iCs/>
            <w:color w:val="000000" w:themeColor="text1"/>
            <w:rPrChange w:id="102" w:author="Charlie Bayne" w:date="2024-10-14T10:22:00Z" w16du:dateUtc="2024-10-14T17:22:00Z">
              <w:rPr>
                <w:rFonts w:ascii="Arial" w:hAnsi="Arial" w:cs="Arial"/>
                <w:color w:val="000000" w:themeColor="text1"/>
              </w:rPr>
            </w:rPrChange>
          </w:rPr>
          <w:t xml:space="preserve">nalysis </w:t>
        </w:r>
      </w:ins>
      <w:ins w:id="103" w:author="Charlie Bayne" w:date="2024-10-15T13:14:00Z" w16du:dateUtc="2024-10-15T20:14:00Z">
        <w:r w:rsidR="005708FD">
          <w:rPr>
            <w:rFonts w:ascii="Arial" w:hAnsi="Arial" w:cs="Arial"/>
            <w:i/>
            <w:iCs/>
            <w:color w:val="000000" w:themeColor="text1"/>
          </w:rPr>
          <w:t>–</w:t>
        </w:r>
      </w:ins>
      <w:ins w:id="104" w:author="Charlie Bayne" w:date="2024-10-14T10:21:00Z" w16du:dateUtc="2024-10-14T17:21:00Z">
        <w:r w:rsidRPr="003A0F18">
          <w:rPr>
            <w:rFonts w:ascii="Arial" w:hAnsi="Arial" w:cs="Arial"/>
            <w:i/>
            <w:iCs/>
            <w:color w:val="000000" w:themeColor="text1"/>
            <w:rPrChange w:id="105" w:author="Charlie Bayne" w:date="2024-10-14T10:22:00Z" w16du:dateUtc="2024-10-14T17:22:00Z">
              <w:rPr>
                <w:rFonts w:ascii="Arial" w:hAnsi="Arial" w:cs="Arial"/>
                <w:color w:val="000000" w:themeColor="text1"/>
              </w:rPr>
            </w:rPrChange>
          </w:rPr>
          <w:t xml:space="preserve"> </w:t>
        </w:r>
      </w:ins>
      <w:ins w:id="106" w:author="Charlie Bayne" w:date="2024-10-15T13:14:00Z" w16du:dateUtc="2024-10-15T20:14:00Z">
        <w:r w:rsidR="005708FD" w:rsidRPr="005708FD">
          <w:rPr>
            <w:rFonts w:ascii="Arial" w:hAnsi="Arial" w:cs="Arial"/>
            <w:color w:val="000000" w:themeColor="text1"/>
            <w:rPrChange w:id="107" w:author="Charlie Bayne" w:date="2024-10-15T13:14:00Z" w16du:dateUtc="2024-10-15T20:14:00Z">
              <w:rPr>
                <w:rFonts w:ascii="Arial" w:hAnsi="Arial" w:cs="Arial"/>
                <w:i/>
                <w:iCs/>
                <w:color w:val="000000" w:themeColor="text1"/>
              </w:rPr>
            </w:rPrChange>
          </w:rPr>
          <w:t xml:space="preserve">Machine learning </w:t>
        </w:r>
      </w:ins>
      <w:ins w:id="108" w:author="Charlie Bayne" w:date="2024-10-15T13:15:00Z" w16du:dateUtc="2024-10-15T20:15:00Z">
        <w:r w:rsidR="005708FD">
          <w:rPr>
            <w:rFonts w:ascii="Arial" w:hAnsi="Arial" w:cs="Arial"/>
            <w:color w:val="000000" w:themeColor="text1"/>
          </w:rPr>
          <w:t>analysi</w:t>
        </w:r>
      </w:ins>
      <w:ins w:id="109" w:author="Charlie Bayne" w:date="2024-10-15T13:16:00Z" w16du:dateUtc="2024-10-15T20:16:00Z">
        <w:r w:rsidR="005708FD">
          <w:rPr>
            <w:rFonts w:ascii="Arial" w:hAnsi="Arial" w:cs="Arial"/>
            <w:color w:val="000000" w:themeColor="text1"/>
          </w:rPr>
          <w:t xml:space="preserve">s </w:t>
        </w:r>
      </w:ins>
      <w:ins w:id="110" w:author="Charlie Bayne" w:date="2024-10-15T13:14:00Z" w16du:dateUtc="2024-10-15T20:14:00Z">
        <w:r w:rsidR="005708FD" w:rsidRPr="005708FD">
          <w:rPr>
            <w:rFonts w:ascii="Arial" w:hAnsi="Arial" w:cs="Arial"/>
            <w:color w:val="000000" w:themeColor="text1"/>
            <w:rPrChange w:id="111" w:author="Charlie Bayne" w:date="2024-10-15T13:14:00Z" w16du:dateUtc="2024-10-15T20:14:00Z">
              <w:rPr>
                <w:rFonts w:ascii="Arial" w:hAnsi="Arial" w:cs="Arial"/>
                <w:i/>
                <w:iCs/>
                <w:color w:val="000000" w:themeColor="text1"/>
              </w:rPr>
            </w:rPrChange>
          </w:rPr>
          <w:t xml:space="preserve">was performed using the </w:t>
        </w:r>
        <w:proofErr w:type="spellStart"/>
        <w:r w:rsidR="005708FD" w:rsidRPr="005708FD">
          <w:rPr>
            <w:rFonts w:ascii="Arial" w:hAnsi="Arial" w:cs="Arial"/>
            <w:color w:val="000000" w:themeColor="text1"/>
            <w:rPrChange w:id="112" w:author="Charlie Bayne" w:date="2024-10-15T13:14:00Z" w16du:dateUtc="2024-10-15T20:14:00Z">
              <w:rPr>
                <w:rFonts w:ascii="Arial" w:hAnsi="Arial" w:cs="Arial"/>
                <w:i/>
                <w:iCs/>
                <w:color w:val="000000" w:themeColor="text1"/>
              </w:rPr>
            </w:rPrChange>
          </w:rPr>
          <w:t>tidymodels</w:t>
        </w:r>
        <w:proofErr w:type="spellEnd"/>
        <w:r w:rsidR="005708FD" w:rsidRPr="005708FD">
          <w:rPr>
            <w:rFonts w:ascii="Arial" w:hAnsi="Arial" w:cs="Arial"/>
            <w:color w:val="000000" w:themeColor="text1"/>
            <w:rPrChange w:id="113" w:author="Charlie Bayne" w:date="2024-10-15T13:14:00Z" w16du:dateUtc="2024-10-15T20:14:00Z">
              <w:rPr>
                <w:rFonts w:ascii="Arial" w:hAnsi="Arial" w:cs="Arial"/>
                <w:i/>
                <w:iCs/>
                <w:color w:val="000000" w:themeColor="text1"/>
              </w:rPr>
            </w:rPrChange>
          </w:rPr>
          <w:t xml:space="preserve"> framework</w:t>
        </w:r>
      </w:ins>
      <w:ins w:id="114" w:author="Charlie Bayne" w:date="2024-10-15T13:15:00Z" w16du:dateUtc="2024-10-15T20:15:00Z">
        <w:r w:rsidR="005708FD">
          <w:rPr>
            <w:rFonts w:ascii="Arial" w:hAnsi="Arial" w:cs="Arial"/>
            <w:color w:val="000000" w:themeColor="text1"/>
          </w:rPr>
          <w:t xml:space="preserve"> in R</w:t>
        </w:r>
      </w:ins>
      <w:r w:rsidR="005708FD">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HJYBnKfN","properties":{"formattedCitation":"\\super 31\\nosupersub{}","plainCitation":"31","noteIndex":0},"citationItems":[{"id":6529,"uris":["http://zotero.org/users/6494753/items/4HMIWGI8"],"itemData":{"id":6529,"type":"software","title":"Tidymodels: a collection of packages for modeling and machine learning using tidyverse principles.","URL":"https://www.tidymodels.org","author":[{"family":"Max","given":"Kuhn"},{"family":"Wickham","given":"Hadley"}],"issued":{"date-parts":[["2020"]]}}}],"schema":"https://github.com/citation-style-language/schema/raw/master/csl-citation.json"} </w:instrText>
      </w:r>
      <w:r w:rsidR="005708FD">
        <w:rPr>
          <w:rFonts w:ascii="Arial" w:hAnsi="Arial" w:cs="Arial"/>
          <w:color w:val="000000" w:themeColor="text1"/>
        </w:rPr>
        <w:fldChar w:fldCharType="separate"/>
      </w:r>
      <w:r w:rsidR="005708FD" w:rsidRPr="005708FD">
        <w:rPr>
          <w:rFonts w:ascii="Arial" w:hAnsi="Arial" w:cs="Arial"/>
          <w:color w:val="000000"/>
          <w:vertAlign w:val="superscript"/>
        </w:rPr>
        <w:t>31</w:t>
      </w:r>
      <w:r w:rsidR="005708FD">
        <w:rPr>
          <w:rFonts w:ascii="Arial" w:hAnsi="Arial" w:cs="Arial"/>
          <w:color w:val="000000" w:themeColor="text1"/>
        </w:rPr>
        <w:fldChar w:fldCharType="end"/>
      </w:r>
      <w:ins w:id="115" w:author="Charlie Bayne" w:date="2024-10-15T13:14:00Z" w16du:dateUtc="2024-10-15T20:14:00Z">
        <w:r w:rsidR="005708FD" w:rsidRPr="005708FD">
          <w:rPr>
            <w:rFonts w:ascii="Arial" w:hAnsi="Arial" w:cs="Arial"/>
            <w:color w:val="000000" w:themeColor="text1"/>
            <w:rPrChange w:id="116" w:author="Charlie Bayne" w:date="2024-10-15T13:14:00Z" w16du:dateUtc="2024-10-15T20:14:00Z">
              <w:rPr>
                <w:rFonts w:ascii="Arial" w:hAnsi="Arial" w:cs="Arial"/>
                <w:i/>
                <w:iCs/>
                <w:color w:val="000000" w:themeColor="text1"/>
              </w:rPr>
            </w:rPrChange>
          </w:rPr>
          <w:t>.</w:t>
        </w:r>
      </w:ins>
      <w:ins w:id="117" w:author="Charlie Bayne" w:date="2024-10-15T13:16:00Z" w16du:dateUtc="2024-10-15T20:16:00Z">
        <w:r w:rsidR="005708FD">
          <w:rPr>
            <w:rFonts w:ascii="Arial" w:hAnsi="Arial" w:cs="Arial"/>
            <w:color w:val="000000" w:themeColor="text1"/>
          </w:rPr>
          <w:t xml:space="preserve"> </w:t>
        </w:r>
      </w:ins>
      <w:ins w:id="118" w:author="Charlie Bayne" w:date="2024-10-15T13:21:00Z" w16du:dateUtc="2024-10-15T20:21:00Z">
        <w:r w:rsidR="005708FD">
          <w:rPr>
            <w:rFonts w:ascii="Arial" w:hAnsi="Arial" w:cs="Arial"/>
            <w:color w:val="000000" w:themeColor="text1"/>
          </w:rPr>
          <w:t xml:space="preserve"> </w:t>
        </w:r>
      </w:ins>
      <w:ins w:id="119" w:author="Charlie Bayne" w:date="2024-10-15T13:30:00Z">
        <w:r w:rsidR="005708FD" w:rsidRPr="005708FD">
          <w:rPr>
            <w:rFonts w:ascii="Arial" w:hAnsi="Arial" w:cs="Arial"/>
            <w:color w:val="000000" w:themeColor="text1"/>
          </w:rPr>
          <w:t>Models built with proteomics and metabolomics data were restricted to putatively annotated metabolites and features that had no missing values across the 105 samples included in the study.</w:t>
        </w:r>
      </w:ins>
      <w:ins w:id="120" w:author="Charlie Bayne" w:date="2024-10-15T13:35:00Z" w16du:dateUtc="2024-10-15T20:35:00Z">
        <w:r w:rsidR="005708FD">
          <w:rPr>
            <w:rFonts w:ascii="Arial" w:hAnsi="Arial" w:cs="Arial"/>
            <w:color w:val="000000" w:themeColor="text1"/>
          </w:rPr>
          <w:t xml:space="preserve"> Models built using the </w:t>
        </w:r>
      </w:ins>
      <w:ins w:id="121" w:author="Charlie Bayne" w:date="2024-10-15T13:36:00Z" w16du:dateUtc="2024-10-15T20:36:00Z">
        <w:r w:rsidR="005708FD">
          <w:rPr>
            <w:rFonts w:ascii="Arial" w:hAnsi="Arial" w:cs="Arial"/>
            <w:color w:val="000000" w:themeColor="text1"/>
          </w:rPr>
          <w:t>clinical</w:t>
        </w:r>
      </w:ins>
      <w:ins w:id="122" w:author="Charlie Bayne" w:date="2024-10-15T13:35:00Z" w16du:dateUtc="2024-10-15T20:35:00Z">
        <w:r w:rsidR="005708FD">
          <w:rPr>
            <w:rFonts w:ascii="Arial" w:hAnsi="Arial" w:cs="Arial"/>
            <w:color w:val="000000" w:themeColor="text1"/>
          </w:rPr>
          <w:t xml:space="preserve"> metadata excluded </w:t>
        </w:r>
      </w:ins>
      <w:ins w:id="123" w:author="Charlie Bayne" w:date="2024-10-15T13:38:00Z" w16du:dateUtc="2024-10-15T20:38:00Z">
        <w:r w:rsidR="005708FD" w:rsidRPr="004E0200">
          <w:rPr>
            <w:rFonts w:ascii="Arial" w:hAnsi="Arial" w:cs="Arial"/>
            <w:i/>
            <w:iCs/>
            <w:color w:val="000000" w:themeColor="text1"/>
            <w:rPrChange w:id="124" w:author="Charlie Bayne" w:date="2024-10-30T12:59:00Z" w16du:dateUtc="2024-10-30T19:59:00Z">
              <w:rPr>
                <w:rFonts w:ascii="Arial" w:hAnsi="Arial" w:cs="Arial"/>
                <w:color w:val="000000" w:themeColor="text1"/>
              </w:rPr>
            </w:rPrChange>
          </w:rPr>
          <w:t>race</w:t>
        </w:r>
        <w:r w:rsidR="005708FD" w:rsidRPr="004E0200">
          <w:rPr>
            <w:rFonts w:ascii="Arial" w:hAnsi="Arial" w:cs="Arial"/>
            <w:i/>
            <w:iCs/>
            <w:color w:val="000000" w:themeColor="text1"/>
            <w:rPrChange w:id="125" w:author="Charlie Bayne" w:date="2024-10-30T13:00:00Z" w16du:dateUtc="2024-10-30T20:00:00Z">
              <w:rPr>
                <w:rFonts w:ascii="Arial" w:hAnsi="Arial" w:cs="Arial"/>
                <w:color w:val="000000" w:themeColor="text1"/>
              </w:rPr>
            </w:rPrChange>
          </w:rPr>
          <w:t>,</w:t>
        </w:r>
      </w:ins>
      <w:ins w:id="126" w:author="Charlie Bayne" w:date="2024-10-15T13:39:00Z" w16du:dateUtc="2024-10-15T20:39:00Z">
        <w:r w:rsidR="005708FD" w:rsidRPr="004E0200">
          <w:rPr>
            <w:rFonts w:ascii="Arial" w:hAnsi="Arial" w:cs="Arial"/>
            <w:i/>
            <w:iCs/>
            <w:color w:val="000000" w:themeColor="text1"/>
            <w:rPrChange w:id="127" w:author="Charlie Bayne" w:date="2024-10-30T13:00:00Z" w16du:dateUtc="2024-10-30T20:00:00Z">
              <w:rPr>
                <w:rFonts w:ascii="Arial" w:hAnsi="Arial" w:cs="Arial"/>
                <w:color w:val="000000" w:themeColor="text1"/>
              </w:rPr>
            </w:rPrChange>
          </w:rPr>
          <w:t xml:space="preserve"> </w:t>
        </w:r>
      </w:ins>
      <w:proofErr w:type="spellStart"/>
      <w:ins w:id="128" w:author="Charlie Bayne" w:date="2024-10-15T13:38:00Z" w16du:dateUtc="2024-10-15T20:38:00Z">
        <w:r w:rsidR="005708FD" w:rsidRPr="004E0200">
          <w:rPr>
            <w:rFonts w:ascii="Arial" w:hAnsi="Arial" w:cs="Arial"/>
            <w:i/>
            <w:iCs/>
            <w:color w:val="000000" w:themeColor="text1"/>
            <w:rPrChange w:id="129" w:author="Charlie Bayne" w:date="2024-10-30T13:00:00Z" w16du:dateUtc="2024-10-30T20:00:00Z">
              <w:rPr>
                <w:rFonts w:ascii="Arial" w:hAnsi="Arial" w:cs="Arial"/>
                <w:color w:val="000000" w:themeColor="text1"/>
              </w:rPr>
            </w:rPrChange>
          </w:rPr>
          <w:t>death_at_one_year</w:t>
        </w:r>
        <w:proofErr w:type="spellEnd"/>
        <w:r w:rsidR="005708FD" w:rsidRPr="005708FD">
          <w:rPr>
            <w:rFonts w:ascii="Arial" w:hAnsi="Arial" w:cs="Arial"/>
            <w:color w:val="000000" w:themeColor="text1"/>
          </w:rPr>
          <w:t>,</w:t>
        </w:r>
      </w:ins>
      <w:ins w:id="130" w:author="Charlie Bayne" w:date="2024-10-15T13:39:00Z" w16du:dateUtc="2024-10-15T20:39:00Z">
        <w:r w:rsidR="005708FD">
          <w:rPr>
            <w:rFonts w:ascii="Arial" w:hAnsi="Arial" w:cs="Arial"/>
            <w:color w:val="000000" w:themeColor="text1"/>
          </w:rPr>
          <w:t xml:space="preserve"> </w:t>
        </w:r>
      </w:ins>
      <w:proofErr w:type="spellStart"/>
      <w:ins w:id="131" w:author="Charlie Bayne" w:date="2024-10-15T13:38:00Z" w16du:dateUtc="2024-10-15T20:38:00Z">
        <w:r w:rsidR="005708FD" w:rsidRPr="004E0200">
          <w:rPr>
            <w:rFonts w:ascii="Arial" w:hAnsi="Arial" w:cs="Arial"/>
            <w:i/>
            <w:iCs/>
            <w:color w:val="000000" w:themeColor="text1"/>
            <w:rPrChange w:id="132" w:author="Charlie Bayne" w:date="2024-10-30T13:00:00Z" w16du:dateUtc="2024-10-30T20:00:00Z">
              <w:rPr>
                <w:rFonts w:ascii="Arial" w:hAnsi="Arial" w:cs="Arial"/>
                <w:color w:val="000000" w:themeColor="text1"/>
              </w:rPr>
            </w:rPrChange>
          </w:rPr>
          <w:t>peripheral_vascular_disease</w:t>
        </w:r>
        <w:proofErr w:type="spellEnd"/>
        <w:r w:rsidR="005708FD" w:rsidRPr="005708FD">
          <w:rPr>
            <w:rFonts w:ascii="Arial" w:hAnsi="Arial" w:cs="Arial"/>
            <w:color w:val="000000" w:themeColor="text1"/>
          </w:rPr>
          <w:t>,</w:t>
        </w:r>
      </w:ins>
      <w:ins w:id="133" w:author="Charlie Bayne" w:date="2024-10-15T13:39:00Z" w16du:dateUtc="2024-10-15T20:39:00Z">
        <w:r w:rsidR="005708FD">
          <w:rPr>
            <w:rFonts w:ascii="Arial" w:hAnsi="Arial" w:cs="Arial"/>
            <w:color w:val="000000" w:themeColor="text1"/>
          </w:rPr>
          <w:t xml:space="preserve"> </w:t>
        </w:r>
      </w:ins>
      <w:ins w:id="134" w:author="Charlie Bayne" w:date="2024-10-15T13:38:00Z" w16du:dateUtc="2024-10-15T20:38:00Z">
        <w:r w:rsidR="005708FD" w:rsidRPr="004E0200">
          <w:rPr>
            <w:rFonts w:ascii="Arial" w:hAnsi="Arial" w:cs="Arial"/>
            <w:i/>
            <w:iCs/>
            <w:color w:val="000000" w:themeColor="text1"/>
            <w:rPrChange w:id="135" w:author="Charlie Bayne" w:date="2024-10-30T13:00:00Z" w16du:dateUtc="2024-10-30T20:00:00Z">
              <w:rPr>
                <w:rFonts w:ascii="Arial" w:hAnsi="Arial" w:cs="Arial"/>
                <w:color w:val="000000" w:themeColor="text1"/>
              </w:rPr>
            </w:rPrChange>
          </w:rPr>
          <w:t>dementia</w:t>
        </w:r>
      </w:ins>
      <w:ins w:id="136" w:author="Charlie Bayne" w:date="2024-10-15T13:39:00Z" w16du:dateUtc="2024-10-15T20:39:00Z">
        <w:r w:rsidR="005708FD" w:rsidRPr="004E0200">
          <w:rPr>
            <w:rFonts w:ascii="Arial" w:hAnsi="Arial" w:cs="Arial"/>
            <w:i/>
            <w:iCs/>
            <w:color w:val="000000" w:themeColor="text1"/>
            <w:rPrChange w:id="137" w:author="Charlie Bayne" w:date="2024-10-30T13:00:00Z" w16du:dateUtc="2024-10-30T20:00:00Z">
              <w:rPr>
                <w:rFonts w:ascii="Arial" w:hAnsi="Arial" w:cs="Arial"/>
                <w:color w:val="000000" w:themeColor="text1"/>
              </w:rPr>
            </w:rPrChange>
          </w:rPr>
          <w:t xml:space="preserve"> </w:t>
        </w:r>
      </w:ins>
      <w:ins w:id="138" w:author="Charlie Bayne" w:date="2024-10-15T13:38:00Z" w16du:dateUtc="2024-10-15T20:38:00Z">
        <w:r w:rsidR="005708FD" w:rsidRPr="004E0200">
          <w:rPr>
            <w:rFonts w:ascii="Arial" w:hAnsi="Arial" w:cs="Arial"/>
            <w:i/>
            <w:iCs/>
            <w:color w:val="000000" w:themeColor="text1"/>
            <w:rPrChange w:id="139" w:author="Charlie Bayne" w:date="2024-10-30T13:00:00Z" w16du:dateUtc="2024-10-30T20:00:00Z">
              <w:rPr>
                <w:rFonts w:ascii="Arial" w:hAnsi="Arial" w:cs="Arial"/>
                <w:color w:val="000000" w:themeColor="text1"/>
              </w:rPr>
            </w:rPrChange>
          </w:rPr>
          <w:t>hemiplegia</w:t>
        </w:r>
        <w:r w:rsidR="005708FD" w:rsidRPr="005708FD">
          <w:rPr>
            <w:rFonts w:ascii="Arial" w:hAnsi="Arial" w:cs="Arial"/>
            <w:color w:val="000000" w:themeColor="text1"/>
          </w:rPr>
          <w:t>,</w:t>
        </w:r>
      </w:ins>
      <w:ins w:id="140" w:author="Charlie Bayne" w:date="2024-10-15T13:39:00Z" w16du:dateUtc="2024-10-15T20:39:00Z">
        <w:r w:rsidR="005708FD">
          <w:rPr>
            <w:rFonts w:ascii="Arial" w:hAnsi="Arial" w:cs="Arial"/>
            <w:color w:val="000000" w:themeColor="text1"/>
          </w:rPr>
          <w:t xml:space="preserve"> </w:t>
        </w:r>
      </w:ins>
      <w:proofErr w:type="spellStart"/>
      <w:ins w:id="141" w:author="Charlie Bayne" w:date="2024-10-15T13:38:00Z" w16du:dateUtc="2024-10-15T20:38:00Z">
        <w:r w:rsidR="005708FD" w:rsidRPr="004E0200">
          <w:rPr>
            <w:rFonts w:ascii="Arial" w:hAnsi="Arial" w:cs="Arial"/>
            <w:i/>
            <w:iCs/>
            <w:color w:val="000000" w:themeColor="text1"/>
            <w:rPrChange w:id="142" w:author="Charlie Bayne" w:date="2024-10-30T13:00:00Z" w16du:dateUtc="2024-10-30T20:00:00Z">
              <w:rPr>
                <w:rFonts w:ascii="Arial" w:hAnsi="Arial" w:cs="Arial"/>
                <w:color w:val="000000" w:themeColor="text1"/>
              </w:rPr>
            </w:rPrChange>
          </w:rPr>
          <w:t>highly_active_antiretroviral_therapy</w:t>
        </w:r>
        <w:proofErr w:type="spellEnd"/>
        <w:r w:rsidR="005708FD" w:rsidRPr="005708FD">
          <w:rPr>
            <w:rFonts w:ascii="Arial" w:hAnsi="Arial" w:cs="Arial"/>
            <w:color w:val="000000" w:themeColor="text1"/>
          </w:rPr>
          <w:t>,</w:t>
        </w:r>
      </w:ins>
      <w:ins w:id="143" w:author="Charlie Bayne" w:date="2024-10-30T12:59:00Z" w16du:dateUtc="2024-10-30T19:59:00Z">
        <w:r w:rsidR="004E0200">
          <w:rPr>
            <w:rFonts w:ascii="Arial" w:hAnsi="Arial" w:cs="Arial"/>
            <w:color w:val="000000" w:themeColor="text1"/>
          </w:rPr>
          <w:t xml:space="preserve"> and</w:t>
        </w:r>
      </w:ins>
      <w:ins w:id="144" w:author="Charlie Bayne" w:date="2024-10-15T13:39:00Z" w16du:dateUtc="2024-10-15T20:39:00Z">
        <w:r w:rsidR="005708FD">
          <w:rPr>
            <w:rFonts w:ascii="Arial" w:hAnsi="Arial" w:cs="Arial"/>
            <w:color w:val="000000" w:themeColor="text1"/>
          </w:rPr>
          <w:t xml:space="preserve"> </w:t>
        </w:r>
      </w:ins>
      <w:ins w:id="145" w:author="Charlie Bayne" w:date="2024-10-15T13:38:00Z" w16du:dateUtc="2024-10-15T20:38:00Z">
        <w:r w:rsidR="005708FD" w:rsidRPr="004E0200">
          <w:rPr>
            <w:rFonts w:ascii="Arial" w:hAnsi="Arial" w:cs="Arial"/>
            <w:i/>
            <w:iCs/>
            <w:color w:val="000000" w:themeColor="text1"/>
            <w:rPrChange w:id="146" w:author="Charlie Bayne" w:date="2024-10-30T13:00:00Z" w16du:dateUtc="2024-10-30T20:00:00Z">
              <w:rPr>
                <w:rFonts w:ascii="Arial" w:hAnsi="Arial" w:cs="Arial"/>
                <w:color w:val="000000" w:themeColor="text1"/>
              </w:rPr>
            </w:rPrChange>
          </w:rPr>
          <w:t>source</w:t>
        </w:r>
      </w:ins>
      <w:ins w:id="147" w:author="Charlie Bayne" w:date="2024-10-15T13:39:00Z" w16du:dateUtc="2024-10-15T20:39:00Z">
        <w:r w:rsidR="005708FD">
          <w:rPr>
            <w:rFonts w:ascii="Arial" w:hAnsi="Arial" w:cs="Arial"/>
            <w:color w:val="000000" w:themeColor="text1"/>
          </w:rPr>
          <w:t>, as these columns had limited variability</w:t>
        </w:r>
      </w:ins>
      <w:ins w:id="148" w:author="Charlie Bayne" w:date="2024-10-15T13:40:00Z" w16du:dateUtc="2024-10-15T20:40:00Z">
        <w:r w:rsidR="005708FD">
          <w:rPr>
            <w:rFonts w:ascii="Arial" w:hAnsi="Arial" w:cs="Arial"/>
            <w:color w:val="000000" w:themeColor="text1"/>
          </w:rPr>
          <w:t xml:space="preserve"> across our set of patients. </w:t>
        </w:r>
      </w:ins>
    </w:p>
    <w:p w14:paraId="1F08687D" w14:textId="77777777" w:rsidR="005708FD" w:rsidRDefault="005708FD">
      <w:pPr>
        <w:spacing w:line="480" w:lineRule="auto"/>
        <w:rPr>
          <w:ins w:id="149" w:author="Charlie Bayne" w:date="2024-10-15T13:32:00Z" w16du:dateUtc="2024-10-15T20:32:00Z"/>
          <w:rFonts w:ascii="Arial" w:hAnsi="Arial" w:cs="Arial"/>
          <w:color w:val="000000" w:themeColor="text1"/>
        </w:rPr>
      </w:pPr>
    </w:p>
    <w:p w14:paraId="6767A735" w14:textId="60440C1B" w:rsidR="005708FD" w:rsidRPr="003A0F18" w:rsidDel="005708FD" w:rsidRDefault="005708FD">
      <w:pPr>
        <w:spacing w:line="480" w:lineRule="auto"/>
        <w:rPr>
          <w:del w:id="150" w:author="Charlie Bayne" w:date="2024-10-15T13:30:00Z" w16du:dateUtc="2024-10-15T20:30:00Z"/>
          <w:rFonts w:ascii="Arial" w:hAnsi="Arial" w:cs="Arial"/>
          <w:color w:val="000000" w:themeColor="text1"/>
        </w:rPr>
        <w:pPrChange w:id="151" w:author="Charlie Bayne" w:date="2024-10-14T10:21:00Z" w16du:dateUtc="2024-10-14T17:21:00Z">
          <w:pPr>
            <w:spacing w:line="480" w:lineRule="auto"/>
            <w:ind w:firstLine="720"/>
          </w:pPr>
        </w:pPrChange>
      </w:pPr>
      <w:ins w:id="152" w:author="Charlie Bayne" w:date="2024-10-15T13:34:00Z">
        <w:r w:rsidRPr="005708FD">
          <w:rPr>
            <w:rFonts w:ascii="Arial" w:hAnsi="Arial" w:cs="Arial"/>
            <w:color w:val="000000" w:themeColor="text1"/>
          </w:rPr>
          <w:t>Lasso regression models were trained on 80% of the data, using 5-fold cross-validation to optimize and evaluate model performance. In cases where multiple models achieved identical performance on the training set, the first reported model was selected. These models were then evaluated on the remaining 20% of the data, which served as an unseen test set. Performance on the test set was visualized using ROC curves, and estimates of the model coefficients were provided.</w:t>
        </w:r>
      </w:ins>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287B832B"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t>
      </w:r>
      <w:r w:rsidRPr="00FA4CB1">
        <w:rPr>
          <w:rFonts w:ascii="Arial" w:hAnsi="Arial" w:cs="Arial"/>
        </w:rPr>
        <w:lastRenderedPageBreak/>
        <w:t>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del w:id="153" w:author="Charlie Bayne" w:date="2024-10-30T12:31:00Z" w16du:dateUtc="2024-10-30T19:31:00Z">
        <w:r w:rsidR="00077760" w:rsidRPr="0000153B" w:rsidDel="00B2178F">
          <w:rPr>
            <w:rFonts w:ascii="Cambria Math" w:hAnsi="Cambria Math" w:cs="Cambria Math"/>
          </w:rPr>
          <w:delText>℃</w:delText>
        </w:r>
      </w:del>
      <w:ins w:id="154" w:author="Charlie Bayne" w:date="2024-10-30T12:31:00Z" w16du:dateUtc="2024-10-30T19:31:00Z">
        <w:r w:rsidR="00B2178F">
          <w:rPr>
            <w:rFonts w:ascii="Cambria Math" w:hAnsi="Cambria Math" w:cs="Cambria Math"/>
          </w:rPr>
          <w:t>℃</w:t>
        </w:r>
      </w:ins>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BA00615" w:rsidR="008858C5" w:rsidRDefault="00FA4CB1" w:rsidP="00A1584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del w:id="155" w:author="Charlie Bayne" w:date="2024-10-30T12:31:00Z" w16du:dateUtc="2024-10-30T19:31:00Z">
        <w:r w:rsidR="00734304" w:rsidRPr="0000153B" w:rsidDel="00B2178F">
          <w:rPr>
            <w:rFonts w:ascii="Cambria Math" w:hAnsi="Cambria Math" w:cs="Cambria Math"/>
          </w:rPr>
          <w:delText>℃</w:delText>
        </w:r>
      </w:del>
      <w:ins w:id="156" w:author="Charlie Bayne" w:date="2024-10-30T12:31:00Z" w16du:dateUtc="2024-10-30T19:31:00Z">
        <w:r w:rsidR="00B2178F">
          <w:rPr>
            <w:rFonts w:ascii="Cambria Math" w:hAnsi="Cambria Math" w:cs="Cambria Math"/>
          </w:rPr>
          <w:t>℃</w:t>
        </w:r>
      </w:ins>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documented lysozyme resistance among enterococcal clinical isolate</w:t>
      </w:r>
      <w:ins w:id="157" w:author="Charlie Bayne" w:date="2024-08-13T14:41:00Z" w16du:dateUtc="2024-08-13T21:41:00Z">
        <w:r w:rsidR="00A1584C">
          <w:rPr>
            <w:rFonts w:ascii="Arial" w:hAnsi="Arial" w:cs="Arial"/>
          </w:rPr>
          <w:t>s</w:t>
        </w:r>
      </w:ins>
      <w:r w:rsidR="00A1584C">
        <w:rPr>
          <w:rFonts w:ascii="Arial" w:hAnsi="Arial" w:cs="Arial"/>
        </w:rPr>
        <w:fldChar w:fldCharType="begin"/>
      </w:r>
      <w:r w:rsidR="005708FD">
        <w:rPr>
          <w:rFonts w:ascii="Arial" w:hAnsi="Arial" w:cs="Arial"/>
        </w:rPr>
        <w:instrText xml:space="preserve"> ADDIN ZOTERO_ITEM CSL_CITATION {"citationID":"ycJz6vP3","properties":{"formattedCitation":"\\super 32\\nosupersub{}","plainCitation":"32","noteIndex":0},"citationItems":[{"id":6490,"uris":["http://zotero.org/users/6494753/items/ZYEYIEIU"],"itemData":{"id":6490,"type":"article-journal","abstract":"ABSTRACT\n            \n              Lysozyme is an important and widespread compound of the host constitutive defense system, and it is assumed that\n              Enterococcus faecalis\n              is one of the few bacteria that are almost completely lysozyme resistant. On the basis of the sequence analysis of the whole genome of\n              E. faecalis\n              V583 strain, we identified two genes that are potentially involved in lysozyme resistance, EF_0783 and EF_1843. Protein products of these two genes share significant homology with\n              Staphylococcus aureus\n              peptidoglycan\n              O\n              -acetyltransferase (OatA) and\n              Streptococcus pneumoniae N\n              -acetylglucosamine deacetylase (PgdA), respectively. In order to determine whether EF_0783 and EF_1843 are involved in lysozyme resistance, we constructed their corresponding mutants and a double mutant. The ΔEF_0783 mutant and ΔEF_0783 ΔEF_1843 double mutant were shown to be more sensitive to lysozyme than the parental\n              E. faecalis\n              JH2-2 strain and ΔEF_1843 mutant were. However, compared to other bacteria, such as\n              Listeria monocytogenes\n              or\n              S. pneumoniae\n              , the tolerance of ΔEF_0783 and ΔEF_0783 ΔEF_1843 mutants towards lysozyme remains very high. Peptidoglycan structure analysis showed that EF_0783 modifies the peptidoglycan by O acetylation of\n              N\n              -acetyl muramic acid, while the EF_1843 deletion has no obvious effect on peptidoglycan structure under the same conditions. Moreover, the EF_0783 and EF_1843 deletions seem to significantly affect the ability of\n              E. faecalis\n              to survive within murine macrophages. In all, while EF_0783 is currently involved in the lysozyme resistance of\n              E. faecalis\n              , peptidoglycan O acetylation and de-N-acetylation are not the main mechanisms conferring high levels of lysozyme resistance to\n              E. faecalis\n              .","container-title":"Infection and Immunity","DOI":"10.1128/IAI.00571-07","ISSN":"0019-9567, 1098-5522","issue":"11","journalAbbreviation":"Infect Immun","language":"en","page":"5390-5398","source":"DOI.org (Crossref)","title":"&lt;i&gt;Enterococcus faecalis&lt;/i&gt; Constitutes an Unusual Bacterial Model in Lysozyme Resistance","volume":"75","author":[{"family":"Hébert","given":"Laurent"},{"family":"Courtin","given":"Pascal"},{"family":"Torelli","given":"Riccardo"},{"family":"Sanguinetti","given":"Maurizio"},{"family":"Chapot-Chartier","given":"Marie-Pierre"},{"family":"Auffray","given":"Yanick"},{"family":"Benachour","given":"Abdellah"}],"issued":{"date-parts":[["2007",11]]}}}],"schema":"https://github.com/citation-style-language/schema/raw/master/csl-citation.json"} </w:instrText>
      </w:r>
      <w:r w:rsidR="00A1584C">
        <w:rPr>
          <w:rFonts w:ascii="Arial" w:hAnsi="Arial" w:cs="Arial"/>
        </w:rPr>
        <w:fldChar w:fldCharType="separate"/>
      </w:r>
      <w:r w:rsidR="005708FD" w:rsidRPr="005708FD">
        <w:rPr>
          <w:rFonts w:ascii="Arial" w:hAnsi="Arial" w:cs="Arial"/>
          <w:vertAlign w:val="superscript"/>
        </w:rPr>
        <w:t>32</w:t>
      </w:r>
      <w:r w:rsidR="00A1584C">
        <w:rPr>
          <w:rFonts w:ascii="Arial" w:hAnsi="Arial" w:cs="Arial"/>
        </w:rPr>
        <w:fldChar w:fldCharType="end"/>
      </w:r>
      <w:del w:id="158" w:author="Charlie Bayne" w:date="2024-08-13T14:41:00Z" w16du:dateUtc="2024-08-13T21:41:00Z">
        <w:r w:rsidRPr="00FA4CB1" w:rsidDel="00A1584C">
          <w:rPr>
            <w:rFonts w:ascii="Arial" w:hAnsi="Arial" w:cs="Arial"/>
          </w:rPr>
          <w:delText>s</w:delText>
        </w:r>
        <w:r w:rsidR="0076211E" w:rsidDel="00A1584C">
          <w:rPr>
            <w:rFonts w:ascii="Arial" w:hAnsi="Arial" w:cs="Arial"/>
          </w:rPr>
          <w:fldChar w:fldCharType="begin"/>
        </w:r>
        <w:r w:rsidR="0076211E" w:rsidDel="00A1584C">
          <w:rPr>
            <w:rFonts w:ascii="Arial" w:hAnsi="Arial" w:cs="Arial"/>
          </w:rPr>
          <w:delInstrText xml:space="preserve"> ADDIN ZOTERO_TEMP </w:delInstrText>
        </w:r>
        <w:r w:rsidR="0076211E" w:rsidDel="00A1584C">
          <w:rPr>
            <w:rFonts w:ascii="Arial" w:hAnsi="Arial" w:cs="Arial"/>
          </w:rPr>
          <w:fldChar w:fldCharType="separate"/>
        </w:r>
        <w:r w:rsidR="0076211E" w:rsidDel="00A1584C">
          <w:rPr>
            <w:rFonts w:ascii="Arial" w:hAnsi="Arial" w:cs="Arial"/>
            <w:noProof/>
          </w:rPr>
          <w:delText>{Citation}</w:delText>
        </w:r>
        <w:r w:rsidR="0076211E" w:rsidDel="00A1584C">
          <w:rPr>
            <w:rFonts w:ascii="Arial" w:hAnsi="Arial" w:cs="Arial"/>
          </w:rPr>
          <w:fldChar w:fldCharType="end"/>
        </w:r>
      </w:del>
      <w:del w:id="159" w:author="Charlie Bayne" w:date="2024-08-13T14:35:00Z" w16du:dateUtc="2024-08-13T21:35:00Z">
        <w:r w:rsidRPr="00FA4CB1" w:rsidDel="009E0841">
          <w:rPr>
            <w:rFonts w:ascii="Arial" w:hAnsi="Arial" w:cs="Arial"/>
          </w:rPr>
          <w:delText xml:space="preserve"> 10</w:delText>
        </w:r>
      </w:del>
      <w:r w:rsidRPr="00FA4CB1">
        <w:rPr>
          <w:rFonts w:ascii="Arial" w:hAnsi="Arial" w:cs="Arial"/>
        </w:rPr>
        <w:t xml:space="preserve">. These cells were then </w:t>
      </w:r>
      <w:r w:rsidR="00734304">
        <w:rPr>
          <w:rFonts w:ascii="Arial" w:hAnsi="Arial" w:cs="Arial"/>
        </w:rPr>
        <w:t xml:space="preserve">incubated overnight at </w:t>
      </w:r>
      <w:r w:rsidRPr="00FA4CB1">
        <w:rPr>
          <w:rFonts w:ascii="Arial" w:hAnsi="Arial" w:cs="Arial"/>
        </w:rPr>
        <w:t>37</w:t>
      </w:r>
      <w:del w:id="160" w:author="Charlie Bayne" w:date="2024-10-30T12:31:00Z" w16du:dateUtc="2024-10-30T19:31:00Z">
        <w:r w:rsidR="00734304" w:rsidRPr="0000153B" w:rsidDel="00B2178F">
          <w:rPr>
            <w:rFonts w:ascii="Cambria Math" w:hAnsi="Cambria Math" w:cs="Cambria Math"/>
          </w:rPr>
          <w:delText>℃</w:delText>
        </w:r>
      </w:del>
      <w:ins w:id="161" w:author="Charlie Bayne" w:date="2024-10-30T12:31:00Z" w16du:dateUtc="2024-10-30T19:31:00Z">
        <w:r w:rsidR="00B2178F">
          <w:rPr>
            <w:rFonts w:ascii="Cambria Math" w:hAnsi="Cambria Math" w:cs="Cambria Math"/>
          </w:rPr>
          <w:t>℃</w:t>
        </w:r>
      </w:ins>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w:t>
      </w:r>
      <w:ins w:id="162" w:author="Charlie Bayne" w:date="2024-10-30T12:31:00Z" w16du:dateUtc="2024-10-30T19:31:00Z">
        <w:r w:rsidR="00B2178F">
          <w:rPr>
            <w:rFonts w:ascii="Cambria Math" w:hAnsi="Cambria Math" w:cs="Cambria Math"/>
          </w:rPr>
          <w:t>℃</w:t>
        </w:r>
      </w:ins>
      <w:del w:id="163" w:author="Charlie Bayne" w:date="2024-08-13T10:41:00Z" w16du:dateUtc="2024-08-13T17:41:00Z">
        <w:r w:rsidRPr="00FA4CB1" w:rsidDel="006C6A16">
          <w:rPr>
            <w:rFonts w:ascii="Arial" w:hAnsi="Arial" w:cs="Arial"/>
          </w:rPr>
          <w:delText>C</w:delText>
        </w:r>
      </w:del>
      <w:r w:rsidRPr="00FA4CB1">
        <w:rPr>
          <w:rFonts w:ascii="Arial" w:hAnsi="Arial" w:cs="Arial"/>
        </w:rPr>
        <w:t>. Next, 0.35 mL of QIAGEN Buffer B2 was added to each sample, tubes were mixed several times by inversion and then incubated at 50</w:t>
      </w:r>
      <w:ins w:id="164" w:author="Charlie Bayne" w:date="2024-10-30T12:31:00Z" w16du:dateUtc="2024-10-30T19:31:00Z">
        <w:r w:rsidR="00B2178F">
          <w:rPr>
            <w:rFonts w:ascii="Cambria Math" w:hAnsi="Cambria Math" w:cs="Cambria Math"/>
          </w:rPr>
          <w:t>℃</w:t>
        </w:r>
      </w:ins>
      <w:del w:id="165" w:author="Charlie Bayne" w:date="2024-08-13T10:41:00Z" w16du:dateUtc="2024-08-13T17:41:00Z">
        <w:r w:rsidRPr="00FA4CB1" w:rsidDel="006C6A16">
          <w:rPr>
            <w:rFonts w:ascii="Arial" w:hAnsi="Arial" w:cs="Arial"/>
          </w:rPr>
          <w:delText>C</w:delText>
        </w:r>
      </w:del>
      <w:r w:rsidRPr="00FA4CB1">
        <w:rPr>
          <w:rFonts w:ascii="Arial" w:hAnsi="Arial" w:cs="Arial"/>
        </w:rPr>
        <w:t xml:space="preserve">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high molecular weight DNA was then purified using QIAGEN Genomic-tip 20/G</w:t>
      </w:r>
      <w:ins w:id="166" w:author="Charlie Bayne" w:date="2024-08-13T10:58:00Z" w16du:dateUtc="2024-08-13T17:58:00Z">
        <w:r w:rsidR="006C55E2">
          <w:rPr>
            <w:rFonts w:ascii="Arial" w:hAnsi="Arial" w:cs="Arial"/>
          </w:rPr>
          <w:t xml:space="preserve"> </w:t>
        </w:r>
        <w:r w:rsidR="006C55E2" w:rsidRPr="006C55E2">
          <w:rPr>
            <w:rFonts w:ascii="Arial" w:hAnsi="Arial" w:cs="Arial"/>
          </w:rPr>
          <w:t xml:space="preserve">(Cat # </w:t>
        </w:r>
        <w:r w:rsidR="006C55E2" w:rsidRPr="006C55E2">
          <w:rPr>
            <w:rStyle w:val="catalog-number"/>
            <w:rFonts w:ascii="Arial" w:hAnsi="Arial" w:cs="Arial"/>
            <w:color w:val="606060"/>
            <w:spacing w:val="6"/>
            <w:bdr w:val="none" w:sz="0" w:space="0" w:color="auto" w:frame="1"/>
            <w:shd w:val="clear" w:color="auto" w:fill="FFFFFF"/>
            <w:rPrChange w:id="167" w:author="Charlie Bayne" w:date="2024-08-13T10:58:00Z" w16du:dateUtc="2024-08-13T17:58:00Z">
              <w:rPr>
                <w:rStyle w:val="catalog-number"/>
                <w:rFonts w:ascii="Arial" w:hAnsi="Arial" w:cs="Arial"/>
                <w:color w:val="606060"/>
                <w:spacing w:val="6"/>
                <w:sz w:val="18"/>
                <w:szCs w:val="18"/>
                <w:bdr w:val="none" w:sz="0" w:space="0" w:color="auto" w:frame="1"/>
                <w:shd w:val="clear" w:color="auto" w:fill="FFFFFF"/>
              </w:rPr>
            </w:rPrChange>
          </w:rPr>
          <w:t>10223 Qiagen)</w:t>
        </w:r>
      </w:ins>
      <w:r w:rsidRPr="006C55E2">
        <w:rPr>
          <w:rFonts w:ascii="Arial" w:hAnsi="Arial" w:cs="Arial"/>
        </w:rPr>
        <w:t>.</w:t>
      </w:r>
      <w:r w:rsidRPr="00FA4CB1">
        <w:rPr>
          <w:rFonts w:ascii="Arial" w:hAnsi="Arial" w:cs="Arial"/>
        </w:rPr>
        <w:t xml:space="preserve">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w:t>
      </w:r>
      <w:r w:rsidRPr="00FA4CB1">
        <w:rPr>
          <w:rFonts w:ascii="Arial" w:hAnsi="Arial" w:cs="Arial"/>
        </w:rPr>
        <w:lastRenderedPageBreak/>
        <w:t>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52D26C9A"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w:t>
      </w:r>
      <w:ins w:id="168" w:author="Charlie Bayne" w:date="2024-08-13T10:42:00Z" w16du:dateUtc="2024-08-13T17:42:00Z">
        <w:r w:rsidR="006F576E">
          <w:rPr>
            <w:rFonts w:ascii="Arial" w:hAnsi="Arial" w:cs="Arial"/>
          </w:rPr>
          <w:t>e</w:t>
        </w:r>
      </w:ins>
      <w:del w:id="169" w:author="Charlie Bayne" w:date="2024-08-13T10:42:00Z" w16du:dateUtc="2024-08-13T17:42:00Z">
        <w:r w:rsidRPr="00FA4CB1" w:rsidDel="006F576E">
          <w:rPr>
            <w:rFonts w:ascii="Arial" w:hAnsi="Arial" w:cs="Arial"/>
          </w:rPr>
          <w:delText>E</w:delText>
        </w:r>
      </w:del>
      <w:r w:rsidRPr="00FA4CB1">
        <w:rPr>
          <w:rFonts w:ascii="Arial" w:hAnsi="Arial" w:cs="Arial"/>
        </w:rPr>
        <w:t>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58E0C5C3"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5708FD">
        <w:rPr>
          <w:rFonts w:ascii="Arial" w:hAnsi="Arial" w:cs="Arial"/>
        </w:rPr>
        <w:instrText xml:space="preserve"> ADDIN ZOTERO_ITEM CSL_CITATION {"citationID":"bK9qS7vt","properties":{"formattedCitation":"\\super 33\\nosupersub{}","plainCitation":"3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33</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5708FD">
        <w:rPr>
          <w:rFonts w:ascii="Arial" w:hAnsi="Arial" w:cs="Arial"/>
        </w:rPr>
        <w:instrText xml:space="preserve"> ADDIN ZOTERO_ITEM CSL_CITATION {"citationID":"phyFGX69","properties":{"formattedCitation":"\\super 34\\nosupersub{}","plainCitation":"3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34</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5708FD">
        <w:rPr>
          <w:rFonts w:ascii="Arial" w:hAnsi="Arial" w:cs="Arial"/>
        </w:rPr>
        <w:instrText xml:space="preserve"> ADDIN ZOTERO_ITEM CSL_CITATION {"citationID":"XlCj35Pu","properties":{"formattedCitation":"\\super 35\\nosupersub{}","plainCitation":"3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5708FD" w:rsidRPr="005708FD">
        <w:rPr>
          <w:rFonts w:ascii="Arial" w:hAnsi="Arial" w:cs="Arial"/>
          <w:vertAlign w:val="superscript"/>
        </w:rPr>
        <w:t>35</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5708FD">
        <w:rPr>
          <w:rFonts w:ascii="Arial" w:hAnsi="Arial" w:cs="Arial"/>
        </w:rPr>
        <w:instrText xml:space="preserve"> ADDIN ZOTERO_ITEM CSL_CITATION {"citationID":"zS2Az13q","properties":{"formattedCitation":"\\super 36\\nosupersub{}","plainCitation":"36","noteIndex":0},"citationItems":[{"id":5915,"uris":["http://zotero.org/users/6494753/items/MP5I6ZNM"],"itemData":{"id":5915,"type":"software","abstract":"A command line tool to compute mapping statistics from a BAM file","title":"bamstats","URL":"https://github.com/guigolab/bamstats","author":[{"family":"Palumbo","given":"Emilio"}]}}],"schema":"https://github.com/citation-style-language/schema/raw/master/csl-citation.json"} </w:instrText>
      </w:r>
      <w:r w:rsidR="00872CC3">
        <w:rPr>
          <w:rFonts w:ascii="Arial" w:hAnsi="Arial" w:cs="Arial"/>
        </w:rPr>
        <w:fldChar w:fldCharType="separate"/>
      </w:r>
      <w:r w:rsidR="005708FD" w:rsidRPr="005708FD">
        <w:rPr>
          <w:rFonts w:ascii="Arial" w:hAnsi="Arial" w:cs="Arial"/>
          <w:vertAlign w:val="superscript"/>
        </w:rPr>
        <w:t>36</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5708FD">
        <w:rPr>
          <w:rFonts w:ascii="Arial" w:hAnsi="Arial" w:cs="Arial"/>
        </w:rPr>
        <w:instrText xml:space="preserve"> ADDIN ZOTERO_ITEM CSL_CITATION {"citationID":"k7Zw7uHc","properties":{"formattedCitation":"\\super 37\\nosupersub{}","plainCitation":"3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37</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5708FD">
        <w:rPr>
          <w:rFonts w:ascii="Arial" w:hAnsi="Arial" w:cs="Arial"/>
        </w:rPr>
        <w:instrText xml:space="preserve"> ADDIN ZOTERO_ITEM CSL_CITATION {"citationID":"GqnuCBtS","properties":{"formattedCitation":"\\super 38\\nosupersub{}","plainCitation":"3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5708FD" w:rsidRPr="005708FD">
        <w:rPr>
          <w:rFonts w:ascii="Arial" w:hAnsi="Arial" w:cs="Arial"/>
          <w:vertAlign w:val="superscript"/>
        </w:rPr>
        <w:t>38</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5708FD">
        <w:rPr>
          <w:rFonts w:ascii="Arial" w:hAnsi="Arial" w:cs="Arial"/>
        </w:rPr>
        <w:instrText xml:space="preserve"> ADDIN ZOTERO_ITEM CSL_CITATION {"citationID":"XmOjkESJ","properties":{"formattedCitation":"\\super 39\\nosupersub{}","plainCitation":"3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5708FD" w:rsidRPr="005708FD">
        <w:rPr>
          <w:rFonts w:ascii="Arial" w:hAnsi="Arial" w:cs="Arial"/>
          <w:vertAlign w:val="superscript"/>
        </w:rPr>
        <w:t>39</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5708FD">
        <w:rPr>
          <w:rFonts w:ascii="Arial" w:hAnsi="Arial" w:cs="Arial"/>
        </w:rPr>
        <w:instrText xml:space="preserve"> ADDIN ZOTERO_ITEM CSL_CITATION {"citationID":"dA4VuRGU","properties":{"formattedCitation":"\\super 40\\nosupersub{}","plainCitation":"4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40</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5708FD">
        <w:rPr>
          <w:rFonts w:ascii="Arial" w:hAnsi="Arial" w:cs="Arial"/>
        </w:rPr>
        <w:instrText xml:space="preserve"> ADDIN ZOTERO_ITEM CSL_CITATION {"citationID":"mVQLotJK","properties":{"formattedCitation":"\\super 41\\nosupersub{}","plainCitation":"4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5708FD" w:rsidRPr="005708FD">
        <w:rPr>
          <w:rFonts w:ascii="Arial" w:hAnsi="Arial" w:cs="Arial"/>
          <w:vertAlign w:val="superscript"/>
        </w:rPr>
        <w:t>41</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5708FD">
        <w:rPr>
          <w:rFonts w:ascii="Arial" w:hAnsi="Arial" w:cs="Arial"/>
        </w:rPr>
        <w:instrText xml:space="preserve"> ADDIN ZOTERO_ITEM CSL_CITATION {"citationID":"pI3lGAkn","properties":{"formattedCitation":"\\super 42\\nosupersub{}","plainCitation":"4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5708FD" w:rsidRPr="005708FD">
        <w:rPr>
          <w:rFonts w:ascii="Arial" w:hAnsi="Arial" w:cs="Arial"/>
          <w:vertAlign w:val="superscript"/>
        </w:rPr>
        <w:t>42</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17027746" w:rsidR="00A26A1F" w:rsidRDefault="00CF169D" w:rsidP="00A26A1F">
      <w:pPr>
        <w:spacing w:line="480" w:lineRule="auto"/>
        <w:ind w:firstLine="720"/>
        <w:rPr>
          <w:rFonts w:ascii="Arial" w:hAnsi="Arial" w:cs="Arial"/>
          <w:color w:val="000000" w:themeColor="text1"/>
        </w:rPr>
      </w:pPr>
      <w:r w:rsidRPr="00DD6827">
        <w:rPr>
          <w:rFonts w:ascii="Arial" w:hAnsi="Arial" w:cs="Arial"/>
        </w:rPr>
        <w:lastRenderedPageBreak/>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E</w:t>
      </w:r>
      <w:ins w:id="170" w:author="Charlie Bayne" w:date="2024-08-13T10:42:00Z" w16du:dateUtc="2024-08-13T17:42:00Z">
        <w:r w:rsidR="006F576E">
          <w:rPr>
            <w:rFonts w:ascii="Arial" w:hAnsi="Arial" w:cs="Arial"/>
            <w:color w:val="000000" w:themeColor="text1"/>
          </w:rPr>
          <w:t>c</w:t>
        </w:r>
      </w:ins>
      <w:r w:rsidR="00015A48">
        <w:rPr>
          <w:rFonts w:ascii="Arial" w:hAnsi="Arial" w:cs="Arial"/>
          <w:color w:val="000000" w:themeColor="text1"/>
        </w:rPr>
        <w:t xml:space="preserv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cv3phDos","properties":{"formattedCitation":"\\super 43\\nosupersub{}","plainCitation":"43","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5708FD" w:rsidRPr="005708FD">
        <w:rPr>
          <w:rFonts w:ascii="Arial" w:hAnsi="Arial" w:cs="Arial"/>
          <w:color w:val="000000"/>
          <w:vertAlign w:val="superscript"/>
        </w:rPr>
        <w:t>43</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4E4566">
        <w:rPr>
          <w:rFonts w:ascii="Arial" w:hAnsi="Arial" w:cs="Arial"/>
          <w:color w:val="000000" w:themeColor="text1"/>
        </w:rPr>
        <w:t>initial identification of</w:t>
      </w:r>
      <w:r w:rsidR="005C2855">
        <w:rPr>
          <w:rFonts w:ascii="Arial" w:hAnsi="Arial" w:cs="Arial"/>
          <w:color w:val="000000" w:themeColor="text1"/>
        </w:rPr>
        <w:t xml:space="preserve">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EA04A08"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w:t>
      </w:r>
      <w:del w:id="171" w:author="Charlie Bayne" w:date="2024-08-13T11:17:00Z" w16du:dateUtc="2024-08-13T18:17:00Z">
        <w:r w:rsidR="00A22C66" w:rsidDel="005E24A5">
          <w:rPr>
            <w:rFonts w:ascii="Arial" w:hAnsi="Arial" w:cs="Arial"/>
            <w:color w:val="000000" w:themeColor="text1"/>
          </w:rPr>
          <w:delText>No</w:delText>
        </w:r>
        <w:r w:rsidR="005C2855" w:rsidDel="005E24A5">
          <w:rPr>
            <w:rFonts w:ascii="Arial" w:hAnsi="Arial" w:cs="Arial"/>
            <w:color w:val="000000" w:themeColor="text1"/>
          </w:rPr>
          <w:delText xml:space="preserve">tably, </w:delText>
        </w:r>
      </w:del>
      <w:ins w:id="172" w:author="Charlie Bayne" w:date="2024-08-13T11:18:00Z" w16du:dateUtc="2024-08-13T18:18:00Z">
        <w:r w:rsidR="005E24A5">
          <w:rPr>
            <w:rFonts w:ascii="Arial" w:hAnsi="Arial" w:cs="Arial"/>
            <w:color w:val="000000" w:themeColor="text1"/>
          </w:rPr>
          <w:t>N</w:t>
        </w:r>
      </w:ins>
      <w:del w:id="173" w:author="Charlie Bayne" w:date="2024-08-13T11:18:00Z" w16du:dateUtc="2024-08-13T18:18:00Z">
        <w:r w:rsidR="005C2855" w:rsidDel="005E24A5">
          <w:rPr>
            <w:rFonts w:ascii="Arial" w:hAnsi="Arial" w:cs="Arial"/>
            <w:color w:val="000000" w:themeColor="text1"/>
          </w:rPr>
          <w:delText>n</w:delText>
        </w:r>
      </w:del>
      <w:r w:rsidR="005C2855">
        <w:rPr>
          <w:rFonts w:ascii="Arial" w:hAnsi="Arial" w:cs="Arial"/>
          <w:color w:val="000000" w:themeColor="text1"/>
        </w:rPr>
        <w:t>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w:t>
      </w:r>
      <w:del w:id="174" w:author="Charlie Bayne" w:date="2024-08-13T10:43:00Z" w16du:dateUtc="2024-08-13T17:43:00Z">
        <w:r w:rsidR="00A22C66" w:rsidRPr="00822717" w:rsidDel="006F576E">
          <w:rPr>
            <w:rFonts w:ascii="Arial" w:hAnsi="Arial" w:cs="Arial"/>
            <w:i/>
            <w:iCs/>
            <w:color w:val="000000" w:themeColor="text1"/>
          </w:rPr>
          <w:delText>o</w:delText>
        </w:r>
      </w:del>
      <w:r w:rsidR="00A22C66" w:rsidRPr="00822717">
        <w:rPr>
          <w:rFonts w:ascii="Arial" w:hAnsi="Arial" w:cs="Arial"/>
          <w:i/>
          <w:iCs/>
          <w:color w:val="000000" w:themeColor="text1"/>
        </w:rPr>
        <w:t>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lastRenderedPageBreak/>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6CEACB0D"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ins w:id="175" w:author="Charlie Bayne" w:date="2024-08-13T10:44:00Z" w16du:dateUtc="2024-08-13T17:44:00Z">
        <w:r w:rsidR="006F576E" w:rsidRPr="006F576E">
          <w:rPr>
            <w:rFonts w:ascii="Arial" w:hAnsi="Arial" w:cs="Arial"/>
            <w:vertAlign w:val="superscript"/>
            <w:rPrChange w:id="176" w:author="Charlie Bayne" w:date="2024-08-13T10:44:00Z" w16du:dateUtc="2024-08-13T17:44:00Z">
              <w:rPr>
                <w:rFonts w:ascii="Arial" w:hAnsi="Arial" w:cs="Arial"/>
              </w:rPr>
            </w:rPrChange>
          </w:rPr>
          <w:t>-</w:t>
        </w:r>
      </w:ins>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50902937"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ins w:id="177" w:author="Charlie Bayne" w:date="2024-08-13T10:44:00Z" w16du:dateUtc="2024-08-13T17:44:00Z">
        <w:r w:rsidR="006F576E">
          <w:rPr>
            <w:rFonts w:ascii="Arial" w:hAnsi="Arial" w:cs="Arial"/>
          </w:rPr>
          <w:t>)</w:t>
        </w:r>
      </w:ins>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del w:id="178" w:author="Charlie Bayne" w:date="2024-08-13T10:45:00Z" w16du:dateUtc="2024-08-13T17:45:00Z">
        <w:r w:rsidR="00A17A38" w:rsidDel="006F576E">
          <w:rPr>
            <w:rFonts w:ascii="Arial" w:hAnsi="Arial" w:cs="Arial"/>
          </w:rPr>
          <w:delText xml:space="preserve">one </w:delText>
        </w:r>
      </w:del>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E069F78"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ins w:id="179" w:author="Charlie Bayne" w:date="2024-08-13T10:45:00Z" w16du:dateUtc="2024-08-13T17:45:00Z">
        <w:r w:rsidR="006F576E">
          <w:rPr>
            <w:rFonts w:ascii="Arial" w:hAnsi="Arial" w:cs="Arial"/>
          </w:rPr>
          <w:t>G</w:t>
        </w:r>
      </w:ins>
      <w:del w:id="180" w:author="Charlie Bayne" w:date="2024-08-13T10:45:00Z" w16du:dateUtc="2024-08-13T17:45:00Z">
        <w:r w:rsidR="00A17A38" w:rsidDel="006F576E">
          <w:rPr>
            <w:rFonts w:ascii="Arial" w:hAnsi="Arial" w:cs="Arial"/>
          </w:rPr>
          <w:delText>g</w:delText>
        </w:r>
      </w:del>
      <w:r w:rsidR="00A17A38">
        <w:rPr>
          <w:rFonts w:ascii="Arial" w:hAnsi="Arial" w:cs="Arial"/>
        </w:rPr>
        <w:t xml:space="preserve">ene </w:t>
      </w:r>
      <w:ins w:id="181" w:author="Charlie Bayne" w:date="2024-08-13T10:45:00Z" w16du:dateUtc="2024-08-13T17:45:00Z">
        <w:r w:rsidR="006F576E">
          <w:rPr>
            <w:rFonts w:ascii="Arial" w:hAnsi="Arial" w:cs="Arial"/>
          </w:rPr>
          <w:t>O</w:t>
        </w:r>
      </w:ins>
      <w:del w:id="182" w:author="Charlie Bayne" w:date="2024-08-13T10:45:00Z" w16du:dateUtc="2024-08-13T17:45:00Z">
        <w:r w:rsidR="00A17A38" w:rsidDel="006F576E">
          <w:rPr>
            <w:rFonts w:ascii="Arial" w:hAnsi="Arial" w:cs="Arial"/>
          </w:rPr>
          <w:delText>o</w:delText>
        </w:r>
      </w:del>
      <w:r w:rsidR="00A17A38">
        <w:rPr>
          <w:rFonts w:ascii="Arial" w:hAnsi="Arial" w:cs="Arial"/>
        </w:rPr>
        <w:t>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w:t>
      </w:r>
      <w:r w:rsidR="00470075">
        <w:rPr>
          <w:rFonts w:ascii="Arial" w:hAnsi="Arial" w:cs="Arial"/>
        </w:rPr>
        <w:lastRenderedPageBreak/>
        <w:t>an 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1BC15B0F"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be more specifically described as bile acids. These included the primary bile acid cholic acid</w:t>
      </w:r>
      <w:r w:rsidR="00F20346">
        <w:rPr>
          <w:rFonts w:ascii="Arial" w:hAnsi="Arial" w:cs="Arial"/>
          <w:color w:val="000000" w:themeColor="text1"/>
        </w:rPr>
        <w:t xml:space="preserve"> (CA), </w:t>
      </w:r>
      <w:r w:rsidR="00CB3234">
        <w:rPr>
          <w:rFonts w:ascii="Arial" w:hAnsi="Arial" w:cs="Arial"/>
          <w:color w:val="000000" w:themeColor="text1"/>
        </w:rPr>
        <w:t xml:space="preserve">the </w:t>
      </w:r>
      <w:r w:rsidR="00F20346">
        <w:rPr>
          <w:rFonts w:ascii="Arial" w:hAnsi="Arial" w:cs="Arial"/>
          <w:color w:val="000000" w:themeColor="text1"/>
        </w:rPr>
        <w:t>conjugated primary bile acids glycocholic acid (GCA), taurocholic acid (TCA),</w:t>
      </w:r>
      <w:r w:rsidR="00F20346" w:rsidRPr="00F20346">
        <w:rPr>
          <w:rFonts w:ascii="Arial" w:hAnsi="Arial" w:cs="Arial"/>
          <w:color w:val="000000" w:themeColor="text1"/>
        </w:rPr>
        <w:t xml:space="preserve"> </w:t>
      </w:r>
      <w:r w:rsidR="00F20346">
        <w:rPr>
          <w:rFonts w:ascii="Arial" w:hAnsi="Arial" w:cs="Arial"/>
          <w:color w:val="000000" w:themeColor="text1"/>
        </w:rPr>
        <w:t>glycochenodeoxycholate (GCDCA), glycochenodeoxycholic acid (GCDCA), glycohyocholic acid (G</w:t>
      </w:r>
      <w:r w:rsidR="00CB3234">
        <w:rPr>
          <w:rFonts w:ascii="Arial" w:hAnsi="Arial" w:cs="Arial"/>
          <w:color w:val="000000" w:themeColor="text1"/>
        </w:rPr>
        <w:t xml:space="preserve">HCA), </w:t>
      </w:r>
      <w:proofErr w:type="spellStart"/>
      <w:r w:rsidR="00CB3234">
        <w:rPr>
          <w:rFonts w:ascii="Arial" w:hAnsi="Arial" w:cs="Arial"/>
          <w:color w:val="000000" w:themeColor="text1"/>
        </w:rPr>
        <w:t>t</w:t>
      </w:r>
      <w:r w:rsidR="00CB3234" w:rsidRPr="00CB3234">
        <w:rPr>
          <w:rFonts w:ascii="Arial" w:hAnsi="Arial" w:cs="Arial"/>
          <w:color w:val="000000" w:themeColor="text1"/>
        </w:rPr>
        <w:t>aurochenodeoxycholic</w:t>
      </w:r>
      <w:proofErr w:type="spellEnd"/>
      <w:r w:rsidR="00CB3234" w:rsidRPr="00CB3234">
        <w:rPr>
          <w:rFonts w:ascii="Arial" w:hAnsi="Arial" w:cs="Arial"/>
          <w:color w:val="000000" w:themeColor="text1"/>
        </w:rPr>
        <w:t xml:space="preserve"> acid</w:t>
      </w:r>
      <w:r w:rsidR="00CB3234">
        <w:rPr>
          <w:rFonts w:ascii="Arial" w:hAnsi="Arial" w:cs="Arial"/>
          <w:color w:val="000000" w:themeColor="text1"/>
        </w:rPr>
        <w:t xml:space="preserve"> (TCDCA) as well as the</w:t>
      </w:r>
      <w:r>
        <w:rPr>
          <w:rFonts w:ascii="Arial" w:hAnsi="Arial" w:cs="Arial"/>
          <w:color w:val="000000" w:themeColor="text1"/>
        </w:rPr>
        <w:t xml:space="preserve"> </w:t>
      </w:r>
      <w:r w:rsidR="00F20346">
        <w:rPr>
          <w:rFonts w:ascii="Arial" w:hAnsi="Arial" w:cs="Arial"/>
          <w:color w:val="000000" w:themeColor="text1"/>
        </w:rPr>
        <w:t xml:space="preserve">conjugated </w:t>
      </w:r>
      <w:r>
        <w:rPr>
          <w:rFonts w:ascii="Arial" w:hAnsi="Arial" w:cs="Arial"/>
          <w:color w:val="000000" w:themeColor="text1"/>
        </w:rPr>
        <w:t>secondary bile acids</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ursodeoxycholic acid </w:t>
      </w:r>
      <w:r w:rsidR="00CB3234">
        <w:rPr>
          <w:rFonts w:ascii="Arial" w:hAnsi="Arial" w:cs="Arial"/>
          <w:color w:val="000000" w:themeColor="text1"/>
        </w:rPr>
        <w:t>(</w:t>
      </w:r>
      <w:r w:rsidR="00CB3234" w:rsidRPr="00CB3234">
        <w:rPr>
          <w:rFonts w:ascii="Arial" w:hAnsi="Arial" w:cs="Arial"/>
          <w:color w:val="000000" w:themeColor="text1"/>
        </w:rPr>
        <w:t>TUDCA</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hyodeoxycholic acid </w:t>
      </w:r>
      <w:r w:rsidR="00CB3234">
        <w:rPr>
          <w:rFonts w:ascii="Arial" w:hAnsi="Arial" w:cs="Arial"/>
          <w:color w:val="000000" w:themeColor="text1"/>
        </w:rPr>
        <w:t>(</w:t>
      </w:r>
      <w:r w:rsidR="00CB3234" w:rsidRPr="00CB3234">
        <w:rPr>
          <w:rFonts w:ascii="Arial" w:hAnsi="Arial" w:cs="Arial"/>
          <w:color w:val="000000" w:themeColor="text1"/>
        </w:rPr>
        <w:t>THDCA</w:t>
      </w:r>
      <w:r w:rsidR="00CB3234">
        <w:rPr>
          <w:rFonts w:ascii="Arial" w:hAnsi="Arial" w:cs="Arial"/>
          <w:color w:val="000000" w:themeColor="text1"/>
        </w:rPr>
        <w:t xml:space="preserve">), and </w:t>
      </w:r>
      <w:proofErr w:type="spellStart"/>
      <w:r w:rsidR="00CB3234" w:rsidRPr="00CB3234">
        <w:rPr>
          <w:rFonts w:ascii="Arial" w:hAnsi="Arial" w:cs="Arial"/>
          <w:color w:val="000000" w:themeColor="text1"/>
        </w:rPr>
        <w:t>glycoursodeoxycholic</w:t>
      </w:r>
      <w:proofErr w:type="spellEnd"/>
      <w:r w:rsidR="00CB3234" w:rsidRPr="00CB3234">
        <w:rPr>
          <w:rFonts w:ascii="Arial" w:hAnsi="Arial" w:cs="Arial"/>
          <w:color w:val="000000" w:themeColor="text1"/>
        </w:rPr>
        <w:t xml:space="preserve"> acid </w:t>
      </w:r>
      <w:r w:rsidR="00CB3234">
        <w:rPr>
          <w:rFonts w:ascii="Arial" w:hAnsi="Arial" w:cs="Arial"/>
          <w:color w:val="000000" w:themeColor="text1"/>
        </w:rPr>
        <w:t>(</w:t>
      </w:r>
      <w:r w:rsidR="00CB3234" w:rsidRPr="00CB3234">
        <w:rPr>
          <w:rFonts w:ascii="Arial" w:hAnsi="Arial" w:cs="Arial"/>
          <w:color w:val="000000" w:themeColor="text1"/>
        </w:rPr>
        <w:t>GUDCA</w:t>
      </w:r>
      <w:r w:rsidR="00CB3234">
        <w:rPr>
          <w:rFonts w:ascii="Arial" w:hAnsi="Arial" w:cs="Arial"/>
          <w:color w:val="000000" w:themeColor="text1"/>
        </w:rPr>
        <w:t>)</w:t>
      </w:r>
      <w:ins w:id="183" w:author="Charlie Bayne" w:date="2024-08-13T10:46:00Z" w16du:dateUtc="2024-08-13T17:46:00Z">
        <w:r w:rsidR="006F576E">
          <w:rPr>
            <w:rFonts w:ascii="Arial" w:hAnsi="Arial" w:cs="Arial"/>
            <w:color w:val="000000" w:themeColor="text1"/>
          </w:rPr>
          <w:t>.</w:t>
        </w:r>
      </w:ins>
      <w:r>
        <w:rPr>
          <w:rFonts w:ascii="Arial" w:hAnsi="Arial" w:cs="Arial"/>
          <w:color w:val="000000" w:themeColor="text1"/>
        </w:rPr>
        <w:t xml:space="preserve">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CB3234">
        <w:rPr>
          <w:rFonts w:ascii="Arial" w:hAnsi="Arial" w:cs="Arial"/>
          <w:color w:val="000000" w:themeColor="text1"/>
        </w:rPr>
        <w:t xml:space="preserve"> (TCA)</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CB3234">
        <w:rPr>
          <w:rFonts w:ascii="Arial" w:hAnsi="Arial" w:cs="Arial"/>
          <w:color w:val="000000" w:themeColor="text1"/>
        </w:rPr>
        <w:t xml:space="preserve"> (GCA)</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w:t>
      </w:r>
      <w:r w:rsidR="00CB3234">
        <w:rPr>
          <w:rFonts w:ascii="Arial" w:hAnsi="Arial" w:cs="Arial"/>
          <w:color w:val="000000" w:themeColor="text1"/>
        </w:rPr>
        <w:t xml:space="preserve"> (TUDCA)</w:t>
      </w:r>
      <w:r w:rsidR="00AA7ACC" w:rsidRPr="00AA7ACC">
        <w:rPr>
          <w:rFonts w:ascii="Arial" w:hAnsi="Arial" w:cs="Arial"/>
          <w:color w:val="000000" w:themeColor="text1"/>
        </w:rPr>
        <w:t>,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2A17A999" w:rsidR="00E97FB0" w:rsidRDefault="005402F8" w:rsidP="00A26A1F">
      <w:pPr>
        <w:spacing w:line="480" w:lineRule="auto"/>
        <w:ind w:firstLine="720"/>
        <w:rPr>
          <w:ins w:id="184" w:author="Charlie Bayne" w:date="2024-10-30T13:04:00Z" w16du:dateUtc="2024-10-30T20:04:00Z"/>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w:t>
      </w:r>
      <w:r w:rsidR="00F17A89" w:rsidRPr="00DD6827">
        <w:rPr>
          <w:rFonts w:ascii="Arial" w:hAnsi="Arial" w:cs="Arial"/>
        </w:rPr>
        <w:lastRenderedPageBreak/>
        <w:t>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5708FD">
        <w:rPr>
          <w:rFonts w:ascii="Arial" w:hAnsi="Arial" w:cs="Arial"/>
          <w:vertAlign w:val="superscript"/>
        </w:rPr>
        <w:instrText xml:space="preserve"> ADDIN ZOTERO_ITEM CSL_CITATION {"citationID":"me95qkQD","properties":{"formattedCitation":"\\super 44\\nosupersub{}","plainCitation":"44","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5708FD" w:rsidRPr="005708FD">
        <w:rPr>
          <w:rFonts w:ascii="Arial" w:hAnsi="Arial" w:cs="Arial"/>
          <w:vertAlign w:val="superscript"/>
        </w:rPr>
        <w:t>44</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5708FD">
        <w:rPr>
          <w:rFonts w:ascii="Arial" w:hAnsi="Arial" w:cs="Arial"/>
          <w:vertAlign w:val="superscript"/>
        </w:rPr>
        <w:instrText xml:space="preserve"> ADDIN ZOTERO_ITEM CSL_CITATION {"citationID":"AYHQd07z","properties":{"formattedCitation":"\\super 45\\nosupersub{}","plainCitation":"45","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5708FD" w:rsidRPr="005708FD">
        <w:rPr>
          <w:rFonts w:ascii="Arial" w:hAnsi="Arial" w:cs="Arial"/>
          <w:vertAlign w:val="superscript"/>
        </w:rPr>
        <w:t>45</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EB308E8" w14:textId="77777777" w:rsidR="004E0200" w:rsidRDefault="004E0200" w:rsidP="00A26A1F">
      <w:pPr>
        <w:spacing w:line="480" w:lineRule="auto"/>
        <w:ind w:firstLine="720"/>
        <w:rPr>
          <w:rFonts w:ascii="Arial" w:hAnsi="Arial" w:cs="Arial"/>
          <w:color w:val="000000"/>
        </w:rPr>
      </w:pPr>
    </w:p>
    <w:p w14:paraId="2B7F1786" w14:textId="2E7C1D4E" w:rsidR="009D636B" w:rsidRPr="005402F8" w:rsidDel="009169E3" w:rsidRDefault="00E97FB0" w:rsidP="00A26A1F">
      <w:pPr>
        <w:spacing w:line="480" w:lineRule="auto"/>
        <w:ind w:firstLine="720"/>
        <w:rPr>
          <w:del w:id="185" w:author="Charlie Bayne" w:date="2024-10-15T14:21:00Z" w16du:dateUtc="2024-10-15T21:21:00Z"/>
          <w:rFonts w:ascii="Arial" w:hAnsi="Arial" w:cs="Arial"/>
        </w:rPr>
      </w:pPr>
      <w:r>
        <w:rPr>
          <w:rFonts w:ascii="Arial" w:hAnsi="Arial" w:cs="Arial"/>
          <w:color w:val="000000"/>
        </w:rPr>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proofErr w:type="spellStart"/>
      <w:r w:rsidR="005402F8" w:rsidRPr="005402F8">
        <w:rPr>
          <w:rFonts w:ascii="Arial" w:hAnsi="Arial" w:cs="Arial"/>
        </w:rPr>
        <w:t>threonylcarbamoyladenosine</w:t>
      </w:r>
      <w:proofErr w:type="spellEnd"/>
      <w:r w:rsidR="005402F8">
        <w:rPr>
          <w:rFonts w:ascii="Arial" w:hAnsi="Arial" w:cs="Arial"/>
        </w:rPr>
        <w:t xml:space="preserve">, and </w:t>
      </w:r>
      <w:r w:rsidR="00642E7F" w:rsidRPr="00B9533A">
        <w:rPr>
          <w:rFonts w:ascii="Arial" w:hAnsi="Arial" w:cs="Arial"/>
        </w:rPr>
        <w:t>13-OXO-ODE</w:t>
      </w:r>
      <w:del w:id="186" w:author="Charlie Bayne" w:date="2024-08-13T10:48:00Z" w16du:dateUtc="2024-08-13T17:48:00Z">
        <w:r w:rsidR="00642E7F" w:rsidRPr="00B9533A" w:rsidDel="006F576E">
          <w:rPr>
            <w:rFonts w:ascii="Arial" w:hAnsi="Arial" w:cs="Arial"/>
          </w:rPr>
          <w:delText xml:space="preserve"> </w:delText>
        </w:r>
      </w:del>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ins w:id="187" w:author="Charlie Bayne" w:date="2024-10-15T14:18:00Z" w16du:dateUtc="2024-10-15T21:18:00Z">
        <w:r w:rsidR="009169E3">
          <w:rPr>
            <w:rFonts w:ascii="Arial" w:hAnsi="Arial" w:cs="Arial"/>
          </w:rPr>
          <w:t xml:space="preserve"> </w:t>
        </w:r>
      </w:ins>
      <w:ins w:id="188" w:author="Charlie Bayne" w:date="2024-10-16T12:46:00Z" w16du:dateUtc="2024-10-16T19:46:00Z">
        <w:r w:rsidR="000E5CAE" w:rsidRPr="000E5CAE">
          <w:rPr>
            <w:rFonts w:ascii="Arial" w:hAnsi="Arial" w:cs="Arial"/>
            <w:color w:val="000000" w:themeColor="text1"/>
          </w:rPr>
          <w:t xml:space="preserve">A complementary machine learning model using Lasso regression showed similar performance when evaluated on an unseen test set, achieving a ROC AUC of </w:t>
        </w:r>
        <w:r w:rsidR="000E5CAE">
          <w:rPr>
            <w:rFonts w:ascii="Arial" w:hAnsi="Arial" w:cs="Arial"/>
            <w:color w:val="000000" w:themeColor="text1"/>
          </w:rPr>
          <w:t>1 (Supplementary Figure 11)</w:t>
        </w:r>
        <w:r w:rsidR="000E5CAE" w:rsidRPr="000E5CAE">
          <w:rPr>
            <w:rFonts w:ascii="Arial" w:hAnsi="Arial" w:cs="Arial"/>
            <w:color w:val="000000" w:themeColor="text1"/>
          </w:rPr>
          <w:t xml:space="preserve">. There was notable overlap in the </w:t>
        </w:r>
        <w:r w:rsidR="000E5CAE">
          <w:rPr>
            <w:rFonts w:ascii="Arial" w:hAnsi="Arial" w:cs="Arial"/>
            <w:color w:val="000000" w:themeColor="text1"/>
          </w:rPr>
          <w:t>features important to the model and those identified with the alternate EFS based approach (Supplementary Figures 5 and 11).</w:t>
        </w:r>
      </w:ins>
    </w:p>
    <w:p w14:paraId="4F234A0E" w14:textId="77777777" w:rsidR="00165884" w:rsidRPr="004A5E7B" w:rsidRDefault="00165884">
      <w:pPr>
        <w:spacing w:line="480" w:lineRule="auto"/>
        <w:ind w:firstLine="720"/>
        <w:rPr>
          <w:rFonts w:ascii="Arial" w:hAnsi="Arial" w:cs="Arial"/>
        </w:rPr>
        <w:pPrChange w:id="189" w:author="Charlie Bayne" w:date="2024-10-15T14:21:00Z" w16du:dateUtc="2024-10-15T21:21:00Z">
          <w:pPr>
            <w:spacing w:line="480" w:lineRule="auto"/>
          </w:pPr>
        </w:pPrChange>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w:t>
      </w:r>
      <w:r w:rsidR="00B44F58">
        <w:rPr>
          <w:rFonts w:ascii="Arial" w:hAnsi="Arial" w:cs="Arial"/>
        </w:rPr>
        <w:lastRenderedPageBreak/>
        <w:t>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to differentiate infected from uninfected samples with a high degree of 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281EA9D5"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Q7snVOJD","properties":{"formattedCitation":"\\super 46\\nosupersub{}","plainCitation":"46","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5708FD" w:rsidRPr="005708FD">
        <w:rPr>
          <w:rFonts w:ascii="Arial" w:hAnsi="Arial" w:cs="Arial"/>
          <w:color w:val="000000"/>
          <w:vertAlign w:val="superscript"/>
        </w:rPr>
        <w:t>46</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w:t>
      </w:r>
      <w:del w:id="190" w:author="Charlie Bayne" w:date="2024-08-13T10:48:00Z" w16du:dateUtc="2024-08-13T17:48:00Z">
        <w:r w:rsidDel="006F576E">
          <w:rPr>
            <w:rFonts w:ascii="Arial" w:hAnsi="Arial" w:cs="Arial"/>
            <w:color w:val="000000" w:themeColor="text1"/>
          </w:rPr>
          <w:delText xml:space="preserve">are leveraged </w:delText>
        </w:r>
      </w:del>
      <w:r>
        <w:rPr>
          <w:rFonts w:ascii="Arial" w:hAnsi="Arial" w:cs="Arial"/>
          <w:color w:val="000000" w:themeColor="text1"/>
        </w:rPr>
        <w:t xml:space="preserve">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lastRenderedPageBreak/>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w:t>
      </w:r>
      <w:r w:rsidR="008B5FB9">
        <w:rPr>
          <w:rFonts w:ascii="Arial" w:hAnsi="Arial" w:cs="Arial"/>
        </w:rPr>
        <w:lastRenderedPageBreak/>
        <w:t xml:space="preserve">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36D81EEA" w:rsidR="00AA7ACC" w:rsidRPr="009169E3" w:rsidRDefault="00561C08" w:rsidP="000E5CAE">
      <w:pPr>
        <w:spacing w:line="480" w:lineRule="auto"/>
        <w:ind w:firstLine="720"/>
        <w:rPr>
          <w:rFonts w:ascii="Arial" w:hAnsi="Arial" w:cs="Arial"/>
          <w:rPrChange w:id="191" w:author="Charlie Bayne" w:date="2024-10-15T14:28:00Z" w16du:dateUtc="2024-10-15T21:28:00Z">
            <w:rPr>
              <w:rFonts w:ascii="Arial" w:hAnsi="Arial" w:cs="Arial"/>
              <w:color w:val="000000" w:themeColor="text1"/>
            </w:rPr>
          </w:rPrChange>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retinol and </w:t>
      </w:r>
      <w:proofErr w:type="gramStart"/>
      <w:r w:rsidR="00642E7F" w:rsidRPr="00642E7F">
        <w:rPr>
          <w:rFonts w:ascii="Arial" w:hAnsi="Arial" w:cs="Arial"/>
          <w:color w:val="000000" w:themeColor="text1"/>
        </w:rPr>
        <w:t>PC(</w:t>
      </w:r>
      <w:proofErr w:type="gramEnd"/>
      <w:r w:rsidR="00642E7F" w:rsidRPr="00642E7F">
        <w:rPr>
          <w:rFonts w:ascii="Arial" w:hAnsi="Arial" w:cs="Arial"/>
          <w:color w:val="000000" w:themeColor="text1"/>
        </w:rPr>
        <w:t>16:1/0:0)</w:t>
      </w:r>
      <w:r w:rsidR="001828B2">
        <w:rPr>
          <w:rFonts w:ascii="Arial" w:hAnsi="Arial" w:cs="Arial"/>
          <w:color w:val="000000" w:themeColor="text1"/>
        </w:rPr>
        <w:t>, which had ROC AUCs of 0.77 and 0.82</w:t>
      </w:r>
      <w:r>
        <w:rPr>
          <w:rFonts w:ascii="Arial" w:hAnsi="Arial" w:cs="Arial"/>
          <w:color w:val="000000" w:themeColor="text1"/>
        </w:rPr>
        <w:t>,</w:t>
      </w:r>
      <w:r w:rsidR="001828B2">
        <w:rPr>
          <w:rFonts w:ascii="Arial" w:hAnsi="Arial" w:cs="Arial"/>
          <w:color w:val="000000" w:themeColor="text1"/>
        </w:rPr>
        <w:t xml:space="preserve"> respectively. </w:t>
      </w:r>
      <w:ins w:id="192" w:author="Charlie Bayne" w:date="2024-10-16T12:48:00Z" w16du:dateUtc="2024-10-16T19:48:00Z">
        <w:r w:rsidR="000E5CAE">
          <w:rPr>
            <w:rFonts w:ascii="Arial" w:hAnsi="Arial" w:cs="Arial"/>
            <w:color w:val="000000" w:themeColor="text1"/>
          </w:rPr>
          <w:t xml:space="preserve">The </w:t>
        </w:r>
      </w:ins>
      <w:ins w:id="193" w:author="Charlie Bayne" w:date="2024-10-16T12:43:00Z">
        <w:r w:rsidR="000E5CAE" w:rsidRPr="000E5CAE">
          <w:rPr>
            <w:rFonts w:ascii="Arial" w:hAnsi="Arial" w:cs="Arial"/>
            <w:color w:val="000000" w:themeColor="text1"/>
          </w:rPr>
          <w:t>machine learning model showed similar performance when evaluated on an unseen test set, achieving a ROC AUC of 0.71</w:t>
        </w:r>
      </w:ins>
      <w:ins w:id="194" w:author="Charlie Bayne" w:date="2024-10-16T12:43:00Z" w16du:dateUtc="2024-10-16T19:43:00Z">
        <w:r w:rsidR="000E5CAE">
          <w:rPr>
            <w:rFonts w:ascii="Arial" w:hAnsi="Arial" w:cs="Arial"/>
            <w:color w:val="000000" w:themeColor="text1"/>
          </w:rPr>
          <w:t xml:space="preserve"> (Supplementary Figure 11)</w:t>
        </w:r>
      </w:ins>
      <w:ins w:id="195" w:author="Charlie Bayne" w:date="2024-10-16T12:43:00Z">
        <w:r w:rsidR="000E5CAE" w:rsidRPr="000E5CAE">
          <w:rPr>
            <w:rFonts w:ascii="Arial" w:hAnsi="Arial" w:cs="Arial"/>
            <w:color w:val="000000" w:themeColor="text1"/>
          </w:rPr>
          <w:t xml:space="preserve">. There was notable overlap in the </w:t>
        </w:r>
      </w:ins>
      <w:ins w:id="196" w:author="Charlie Bayne" w:date="2024-10-16T12:44:00Z" w16du:dateUtc="2024-10-16T19:44:00Z">
        <w:r w:rsidR="000E5CAE">
          <w:rPr>
            <w:rFonts w:ascii="Arial" w:hAnsi="Arial" w:cs="Arial"/>
            <w:color w:val="000000" w:themeColor="text1"/>
          </w:rPr>
          <w:t xml:space="preserve">features important to the model and those identified with the alternate EFS based approach (Supplementary Figures </w:t>
        </w:r>
      </w:ins>
      <w:ins w:id="197" w:author="Charlie Bayne" w:date="2024-10-16T12:45:00Z" w16du:dateUtc="2024-10-16T19:45:00Z">
        <w:r w:rsidR="000E5CAE">
          <w:rPr>
            <w:rFonts w:ascii="Arial" w:hAnsi="Arial" w:cs="Arial"/>
            <w:color w:val="000000" w:themeColor="text1"/>
          </w:rPr>
          <w:t>5</w:t>
        </w:r>
      </w:ins>
      <w:ins w:id="198" w:author="Charlie Bayne" w:date="2024-10-16T12:46:00Z" w16du:dateUtc="2024-10-16T19:46:00Z">
        <w:r w:rsidR="000E5CAE">
          <w:rPr>
            <w:rFonts w:ascii="Arial" w:hAnsi="Arial" w:cs="Arial"/>
            <w:color w:val="000000" w:themeColor="text1"/>
          </w:rPr>
          <w:t xml:space="preserve"> and 1</w:t>
        </w:r>
      </w:ins>
      <w:ins w:id="199" w:author="Charlie Bayne" w:date="2024-10-16T12:44:00Z" w16du:dateUtc="2024-10-16T19:44:00Z">
        <w:r w:rsidR="000E5CAE">
          <w:rPr>
            <w:rFonts w:ascii="Arial" w:hAnsi="Arial" w:cs="Arial"/>
            <w:color w:val="000000" w:themeColor="text1"/>
          </w:rPr>
          <w:t>1</w:t>
        </w:r>
      </w:ins>
      <w:ins w:id="200" w:author="Charlie Bayne" w:date="2024-10-16T12:46:00Z" w16du:dateUtc="2024-10-16T19:46:00Z">
        <w:r w:rsidR="000E5CAE">
          <w:rPr>
            <w:rFonts w:ascii="Arial" w:hAnsi="Arial" w:cs="Arial"/>
            <w:color w:val="000000" w:themeColor="text1"/>
          </w:rPr>
          <w:t>)</w:t>
        </w:r>
      </w:ins>
      <w:ins w:id="201" w:author="Charlie Bayne" w:date="2024-10-16T12:44:00Z" w16du:dateUtc="2024-10-16T19:44:00Z">
        <w:r w:rsidR="000E5CAE">
          <w:rPr>
            <w:rFonts w:ascii="Arial" w:hAnsi="Arial" w:cs="Arial"/>
            <w:color w:val="000000" w:themeColor="text1"/>
          </w:rPr>
          <w:t>.</w:t>
        </w:r>
      </w:ins>
      <w:ins w:id="202" w:author="Charlie Bayne" w:date="2024-10-16T12:43:00Z" w16du:dateUtc="2024-10-16T19:43:00Z">
        <w:r w:rsidR="000E5CAE">
          <w:rPr>
            <w:rFonts w:ascii="Arial" w:hAnsi="Arial" w:cs="Arial"/>
            <w:color w:val="000000" w:themeColor="text1"/>
          </w:rPr>
          <w:t xml:space="preserve"> </w:t>
        </w:r>
      </w:ins>
      <w:ins w:id="203" w:author="Charlie Bayne" w:date="2024-10-16T12:45:00Z" w16du:dateUtc="2024-10-16T19:45:00Z">
        <w:r w:rsidR="000E5CAE">
          <w:rPr>
            <w:rFonts w:ascii="Arial" w:hAnsi="Arial" w:cs="Arial"/>
            <w:color w:val="000000" w:themeColor="text1"/>
          </w:rPr>
          <w:t>Additionally, we noted that no</w:t>
        </w:r>
      </w:ins>
      <w:ins w:id="204" w:author="Charlie Bayne" w:date="2024-10-15T14:25:00Z" w16du:dateUtc="2024-10-15T21:25:00Z">
        <w:r w:rsidR="009169E3">
          <w:rPr>
            <w:rFonts w:ascii="Arial" w:hAnsi="Arial" w:cs="Arial"/>
            <w:color w:val="000000" w:themeColor="text1"/>
          </w:rPr>
          <w:t xml:space="preserve"> significant differences were observed </w:t>
        </w:r>
      </w:ins>
      <w:del w:id="205" w:author="Charlie Bayne" w:date="2024-10-15T14:25:00Z" w16du:dateUtc="2024-10-15T21:25:00Z">
        <w:r w:rsidR="001828B2" w:rsidDel="009169E3">
          <w:rPr>
            <w:rFonts w:ascii="Arial" w:hAnsi="Arial" w:cs="Arial"/>
            <w:color w:val="000000" w:themeColor="text1"/>
          </w:rPr>
          <w:delText xml:space="preserve">When </w:delText>
        </w:r>
        <w:r w:rsidDel="009169E3">
          <w:rPr>
            <w:rFonts w:ascii="Arial" w:hAnsi="Arial" w:cs="Arial"/>
            <w:color w:val="000000" w:themeColor="text1"/>
          </w:rPr>
          <w:delText xml:space="preserve">investigating differences </w:delText>
        </w:r>
      </w:del>
      <w:r>
        <w:rPr>
          <w:rFonts w:ascii="Arial" w:hAnsi="Arial" w:cs="Arial"/>
          <w:color w:val="000000" w:themeColor="text1"/>
        </w:rPr>
        <w:t xml:space="preserve">in </w:t>
      </w:r>
      <w:ins w:id="206" w:author="Charlie Bayne" w:date="2024-10-15T14:25:00Z" w16du:dateUtc="2024-10-15T21:25:00Z">
        <w:r w:rsidR="009169E3">
          <w:rPr>
            <w:rFonts w:ascii="Arial" w:hAnsi="Arial" w:cs="Arial"/>
            <w:color w:val="000000" w:themeColor="text1"/>
          </w:rPr>
          <w:t xml:space="preserve">the </w:t>
        </w:r>
      </w:ins>
      <w:r>
        <w:rPr>
          <w:rFonts w:ascii="Arial" w:hAnsi="Arial" w:cs="Arial"/>
          <w:color w:val="000000" w:themeColor="text1"/>
        </w:rPr>
        <w:t>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del w:id="207" w:author="Charlie Bayne" w:date="2024-10-15T14:25:00Z" w16du:dateUtc="2024-10-15T21:25:00Z">
        <w:r w:rsidR="001828B2" w:rsidDel="009169E3">
          <w:rPr>
            <w:rFonts w:ascii="Arial" w:hAnsi="Arial" w:cs="Arial"/>
            <w:color w:val="000000" w:themeColor="text1"/>
          </w:rPr>
          <w:delText>, no significant differences were observed</w:delText>
        </w:r>
      </w:del>
      <w:r w:rsidR="001828B2">
        <w:rPr>
          <w:rFonts w:ascii="Arial" w:hAnsi="Arial" w:cs="Arial"/>
          <w:color w:val="000000" w:themeColor="text1"/>
        </w:rPr>
        <w:t xml:space="preserve"> (</w:t>
      </w:r>
      <w:r w:rsidR="001828B2" w:rsidRPr="00B43C13">
        <w:rPr>
          <w:rFonts w:ascii="Arial" w:hAnsi="Arial" w:cs="Arial"/>
          <w:b/>
          <w:bCs/>
          <w:color w:val="000000" w:themeColor="text1"/>
        </w:rPr>
        <w:t>Supplementary Figure 6</w:t>
      </w:r>
      <w:r w:rsidR="001828B2">
        <w:rPr>
          <w:rFonts w:ascii="Arial" w:hAnsi="Arial" w:cs="Arial"/>
          <w:color w:val="000000" w:themeColor="text1"/>
        </w:rPr>
        <w:t>).</w:t>
      </w:r>
      <w:ins w:id="208" w:author="Charlie Bayne" w:date="2024-10-15T14:22:00Z" w16du:dateUtc="2024-10-15T21:22:00Z">
        <w:r w:rsidR="009169E3" w:rsidRPr="009169E3">
          <w:rPr>
            <w:rFonts w:ascii="Arial" w:hAnsi="Arial" w:cs="Arial"/>
          </w:rPr>
          <w:t xml:space="preserve"> </w:t>
        </w:r>
      </w:ins>
    </w:p>
    <w:p w14:paraId="2A591FA0" w14:textId="77777777" w:rsidR="001828B2" w:rsidRPr="001828B2" w:rsidRDefault="001828B2" w:rsidP="00AF77FA">
      <w:pPr>
        <w:spacing w:line="480" w:lineRule="auto"/>
        <w:rPr>
          <w:rFonts w:ascii="Arial" w:hAnsi="Arial" w:cs="Arial"/>
          <w:color w:val="000000" w:themeColor="text1"/>
        </w:rPr>
      </w:pPr>
    </w:p>
    <w:p w14:paraId="399C23B5" w14:textId="6CE77344" w:rsidR="0002473B" w:rsidRDefault="00561C08" w:rsidP="009134FC">
      <w:pPr>
        <w:spacing w:line="480" w:lineRule="auto"/>
        <w:ind w:firstLine="720"/>
        <w:rPr>
          <w:ins w:id="209" w:author="Charlie Bayne" w:date="2024-10-30T13:04:00Z" w16du:dateUtc="2024-10-30T20:04:00Z"/>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5708FD">
        <w:rPr>
          <w:rFonts w:ascii="Arial" w:hAnsi="Arial" w:cs="Arial"/>
          <w:vertAlign w:val="superscript"/>
        </w:rPr>
        <w:instrText xml:space="preserve"> ADDIN ZOTERO_ITEM CSL_CITATION {"citationID":"W2Ia5gj3","properties":{"formattedCitation":"\\super 47\\nosupersub{}","plainCitation":"4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5708FD">
        <w:rPr>
          <w:rFonts w:ascii="Cambria Math" w:hAnsi="Cambria Math" w:cs="Cambria Math"/>
          <w:vertAlign w:val="superscript"/>
        </w:rPr>
        <w:instrText>‐</w:instrText>
      </w:r>
      <w:r w:rsidR="005708FD">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5708FD" w:rsidRPr="005708FD">
        <w:rPr>
          <w:rFonts w:ascii="Arial" w:hAnsi="Arial" w:cs="Arial"/>
          <w:vertAlign w:val="superscript"/>
        </w:rPr>
        <w:t>4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5708FD">
        <w:rPr>
          <w:rFonts w:ascii="Arial" w:hAnsi="Arial" w:cs="Arial"/>
          <w:vertAlign w:val="superscript"/>
        </w:rPr>
        <w:instrText xml:space="preserve"> ADDIN ZOTERO_ITEM CSL_CITATION {"citationID":"rTfEB6TW","properties":{"formattedCitation":"\\super 48\\nosupersub{}","plainCitation":"4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5708FD" w:rsidRPr="005708FD">
        <w:rPr>
          <w:rFonts w:ascii="Arial" w:hAnsi="Arial" w:cs="Arial"/>
          <w:vertAlign w:val="superscript"/>
        </w:rPr>
        <w:t>4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E.</w:t>
      </w:r>
      <w:ins w:id="210" w:author="Charlie Bayne" w:date="2024-08-13T11:22:00Z" w16du:dateUtc="2024-08-13T18:22:00Z">
        <w:r w:rsidR="005E24A5">
          <w:rPr>
            <w:rFonts w:ascii="Arial" w:hAnsi="Arial" w:cs="Arial"/>
            <w:i/>
            <w:iCs/>
          </w:rPr>
          <w:t xml:space="preserve"> faecium</w:t>
        </w:r>
      </w:ins>
      <w:r w:rsidR="002E4507" w:rsidRPr="002E4507">
        <w:rPr>
          <w:rFonts w:ascii="Arial" w:hAnsi="Arial" w:cs="Arial"/>
          <w:i/>
          <w:iCs/>
        </w:rPr>
        <w:t xml:space="preserv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proofErr w:type="gramStart"/>
      <w:r w:rsidR="00CB3234" w:rsidRPr="00CB3234">
        <w:rPr>
          <w:rFonts w:ascii="Arial" w:hAnsi="Arial" w:cs="Arial"/>
        </w:rPr>
        <w:t>PE(</w:t>
      </w:r>
      <w:proofErr w:type="gramEnd"/>
      <w:r w:rsidR="00CB3234" w:rsidRPr="00CB3234">
        <w:rPr>
          <w:rFonts w:ascii="Arial" w:hAnsi="Arial" w:cs="Arial"/>
        </w:rPr>
        <w:t>16:1/0:0)</w:t>
      </w:r>
      <w:r w:rsidR="009134FC">
        <w:rPr>
          <w:rFonts w:ascii="Arial" w:hAnsi="Arial" w:cs="Arial"/>
        </w:rPr>
        <w:t>, mycophenolic acid, and PC</w:t>
      </w:r>
      <w:r w:rsidR="00CB3234">
        <w:rPr>
          <w:rFonts w:ascii="Arial" w:hAnsi="Arial" w:cs="Arial"/>
        </w:rPr>
        <w:t>(16:1/0:0)</w:t>
      </w:r>
      <w:r w:rsidR="009134FC">
        <w:rPr>
          <w:rFonts w:ascii="Arial" w:hAnsi="Arial" w:cs="Arial"/>
        </w:rPr>
        <w:t xml:space="preserve"> no longer </w:t>
      </w:r>
      <w:r w:rsidR="0002473B">
        <w:rPr>
          <w:rFonts w:ascii="Arial" w:hAnsi="Arial" w:cs="Arial"/>
        </w:rPr>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4E4566">
        <w:rPr>
          <w:rFonts w:ascii="Arial" w:hAnsi="Arial" w:cs="Arial"/>
        </w:rPr>
        <w:t xml:space="preserve"> and treatment</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w:t>
      </w:r>
      <w:proofErr w:type="gramStart"/>
      <w:r w:rsidR="00CB3234" w:rsidRPr="00CB3234">
        <w:rPr>
          <w:rFonts w:ascii="Arial" w:hAnsi="Arial" w:cs="Arial"/>
        </w:rPr>
        <w:t>PC(</w:t>
      </w:r>
      <w:proofErr w:type="gramEnd"/>
      <w:r w:rsidR="00CB3234" w:rsidRPr="00CB3234">
        <w:rPr>
          <w:rFonts w:ascii="Arial" w:hAnsi="Arial" w:cs="Arial"/>
        </w:rPr>
        <w:t>16:1/0:0)</w:t>
      </w:r>
      <w:r w:rsidR="009134FC">
        <w:rPr>
          <w:rFonts w:ascii="Arial" w:hAnsi="Arial" w:cs="Arial"/>
        </w:rPr>
        <w:t xml:space="preserve">, </w:t>
      </w:r>
      <w:r w:rsidR="00CB3234" w:rsidRPr="00CB3234">
        <w:rPr>
          <w:rFonts w:ascii="Arial" w:hAnsi="Arial" w:cs="Arial"/>
        </w:rPr>
        <w:t>PC(17:1/0:0)</w:t>
      </w:r>
      <w:r w:rsidR="009134FC">
        <w:rPr>
          <w:rFonts w:ascii="Arial" w:hAnsi="Arial" w:cs="Arial"/>
        </w:rPr>
        <w:t xml:space="preserve">,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72848B2E" w14:textId="77777777" w:rsidR="004E0200" w:rsidRDefault="004E0200" w:rsidP="009134FC">
      <w:pPr>
        <w:spacing w:line="480" w:lineRule="auto"/>
        <w:ind w:firstLine="720"/>
        <w:rPr>
          <w:rFonts w:ascii="Arial" w:hAnsi="Arial" w:cs="Arial"/>
        </w:rPr>
      </w:pPr>
    </w:p>
    <w:p w14:paraId="2597AC7E" w14:textId="2B33413D" w:rsidR="00E144D3" w:rsidRDefault="00367BE1" w:rsidP="009134FC">
      <w:pPr>
        <w:spacing w:line="480" w:lineRule="auto"/>
        <w:ind w:firstLine="720"/>
        <w:rPr>
          <w:ins w:id="211" w:author="Charlie Bayne" w:date="2024-10-30T12:44:00Z" w16du:dateUtc="2024-10-30T19:44:00Z"/>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5708FD">
        <w:rPr>
          <w:rFonts w:ascii="Arial" w:hAnsi="Arial" w:cs="Arial"/>
        </w:rPr>
        <w:instrText xml:space="preserve"> ADDIN ZOTERO_ITEM CSL_CITATION {"citationID":"amyXqq8v","properties":{"formattedCitation":"\\super 49\\nosupersub{}","plainCitation":"4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5708FD">
        <w:rPr>
          <w:rFonts w:ascii="Segoe UI Symbol" w:hAnsi="Segoe UI Symbol" w:cs="Segoe UI Symbol"/>
        </w:rPr>
        <w:instrText>␣</w:instrText>
      </w:r>
      <w:r w:rsidR="005708FD">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5708FD" w:rsidRPr="005708FD">
        <w:rPr>
          <w:rFonts w:ascii="Arial" w:hAnsi="Arial" w:cs="Arial"/>
          <w:vertAlign w:val="superscript"/>
        </w:rPr>
        <w:t>49</w:t>
      </w:r>
      <w:r w:rsidR="00440D57">
        <w:rPr>
          <w:rFonts w:ascii="Arial" w:hAnsi="Arial" w:cs="Arial"/>
        </w:rPr>
        <w:fldChar w:fldCharType="end"/>
      </w:r>
      <w:r w:rsidR="00440D57">
        <w:rPr>
          <w:rFonts w:ascii="Arial" w:hAnsi="Arial" w:cs="Arial"/>
        </w:rPr>
        <w:t>, was not found to be influenced by smoking status in our dataset.</w:t>
      </w:r>
    </w:p>
    <w:p w14:paraId="6B68D540" w14:textId="4DCDBA66" w:rsidR="00CF1A1F" w:rsidDel="006168C6" w:rsidRDefault="006168C6" w:rsidP="009134FC">
      <w:pPr>
        <w:spacing w:line="480" w:lineRule="auto"/>
        <w:ind w:firstLine="720"/>
        <w:rPr>
          <w:del w:id="212" w:author="Charlie Bayne" w:date="2024-10-30T12:50:00Z" w16du:dateUtc="2024-10-30T19:50:00Z"/>
          <w:rFonts w:ascii="Arial" w:hAnsi="Arial" w:cs="Arial"/>
        </w:rPr>
      </w:pPr>
      <w:ins w:id="213" w:author="Charlie Bayne" w:date="2024-10-30T12:50:00Z">
        <w:r w:rsidRPr="006168C6">
          <w:rPr>
            <w:rFonts w:ascii="Arial" w:hAnsi="Arial" w:cs="Arial"/>
          </w:rPr>
          <w:t>A machine learning model trained solely on clinical metadata effectively utilized antibiotic sensitivity profiles to predict the type of EcB with high accuracy, achieving a ROC AUC of 0.94 on the test set (Supplementary Figure 12A). However, when features not available at the time of admission were excluded, model performance decreased significantly, resulting in a ROC AUC of 0.7</w:t>
        </w:r>
      </w:ins>
      <w:ins w:id="214" w:author="Charlie Bayne" w:date="2024-10-30T12:51:00Z" w16du:dateUtc="2024-10-30T19:51:00Z">
        <w:r>
          <w:rPr>
            <w:rFonts w:ascii="Arial" w:hAnsi="Arial" w:cs="Arial"/>
          </w:rPr>
          <w:t>5</w:t>
        </w:r>
      </w:ins>
      <w:ins w:id="215" w:author="Charlie Bayne" w:date="2024-10-30T12:50:00Z">
        <w:r w:rsidRPr="006168C6">
          <w:rPr>
            <w:rFonts w:ascii="Arial" w:hAnsi="Arial" w:cs="Arial"/>
          </w:rPr>
          <w:t xml:space="preserve"> (Supplementary Figure 12B).</w:t>
        </w:r>
      </w:ins>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457F51BD" w:rsidR="002836BD" w:rsidRDefault="004E3429" w:rsidP="00AA1590">
      <w:pPr>
        <w:spacing w:line="480" w:lineRule="auto"/>
        <w:rPr>
          <w:ins w:id="216" w:author="Charlie Bayne" w:date="2024-10-30T13:04:00Z" w16du:dateUtc="2024-10-30T20:04:00Z"/>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admission</w:t>
      </w:r>
      <w:del w:id="217" w:author="Charlie Bayne" w:date="2024-08-13T11:35:00Z" w16du:dateUtc="2024-08-13T18:35:00Z">
        <w:r w:rsidR="002836BD" w:rsidDel="003771D4">
          <w:rPr>
            <w:rFonts w:ascii="Arial" w:hAnsi="Arial" w:cs="Arial"/>
          </w:rPr>
          <w:delText xml:space="preserve">. </w:delText>
        </w:r>
      </w:del>
      <w:del w:id="218" w:author="Charlie Bayne" w:date="2024-08-13T11:32:00Z" w16du:dateUtc="2024-08-13T18:32:00Z">
        <w:r w:rsidR="0002473B" w:rsidDel="008225CA">
          <w:rPr>
            <w:rFonts w:ascii="Arial" w:hAnsi="Arial" w:cs="Arial"/>
          </w:rPr>
          <w:delText>Initially, o</w:delText>
        </w:r>
      </w:del>
      <w:del w:id="219" w:author="Charlie Bayne" w:date="2024-08-13T11:35:00Z" w16du:dateUtc="2024-08-13T18:35:00Z">
        <w:r w:rsidR="0002473B" w:rsidDel="003771D4">
          <w:rPr>
            <w:rFonts w:ascii="Arial" w:hAnsi="Arial" w:cs="Arial"/>
          </w:rPr>
          <w:delText xml:space="preserve">ur </w:delText>
        </w:r>
      </w:del>
      <w:ins w:id="220" w:author="Charlie Bayne" w:date="2024-08-13T11:35:00Z" w16du:dateUtc="2024-08-13T18:35:00Z">
        <w:r w:rsidR="003771D4">
          <w:rPr>
            <w:rFonts w:ascii="Arial" w:hAnsi="Arial" w:cs="Arial"/>
          </w:rPr>
          <w:t xml:space="preserve"> Our </w:t>
        </w:r>
      </w:ins>
      <w:del w:id="221" w:author="Charlie Bayne" w:date="2024-08-13T11:35:00Z" w16du:dateUtc="2024-08-13T18:35:00Z">
        <w:r w:rsidR="0002473B" w:rsidDel="003771D4">
          <w:rPr>
            <w:rFonts w:ascii="Arial" w:hAnsi="Arial" w:cs="Arial"/>
          </w:rPr>
          <w:delText>analysis</w:delText>
        </w:r>
        <w:r w:rsidR="005F5B63" w:rsidDel="003771D4">
          <w:rPr>
            <w:rFonts w:ascii="Arial" w:hAnsi="Arial" w:cs="Arial"/>
          </w:rPr>
          <w:delText xml:space="preserve"> </w:delText>
        </w:r>
      </w:del>
      <w:r w:rsidR="005F5B63">
        <w:rPr>
          <w:rFonts w:ascii="Arial" w:hAnsi="Arial" w:cs="Arial"/>
        </w:rPr>
        <w:t xml:space="preserve">unsupervised </w:t>
      </w:r>
      <w:r w:rsidR="00F74C3B" w:rsidRPr="00F74C3B">
        <w:rPr>
          <w:rFonts w:ascii="Arial" w:hAnsi="Arial" w:cs="Arial"/>
        </w:rPr>
        <w:t xml:space="preserve">hierarchical </w:t>
      </w:r>
      <w:r w:rsidR="005F5B63">
        <w:rPr>
          <w:rFonts w:ascii="Arial" w:hAnsi="Arial" w:cs="Arial"/>
        </w:rPr>
        <w:t>clustering</w:t>
      </w:r>
      <w:ins w:id="222" w:author="Charlie Bayne" w:date="2024-08-13T11:36:00Z" w16du:dateUtc="2024-08-13T18:36:00Z">
        <w:r w:rsidR="003771D4">
          <w:rPr>
            <w:rFonts w:ascii="Arial" w:hAnsi="Arial" w:cs="Arial"/>
          </w:rPr>
          <w:t xml:space="preserve"> analy</w:t>
        </w:r>
      </w:ins>
      <w:ins w:id="223" w:author="Charlie Bayne" w:date="2024-08-13T11:39:00Z" w16du:dateUtc="2024-08-13T18:39:00Z">
        <w:r w:rsidR="003771D4">
          <w:rPr>
            <w:rFonts w:ascii="Arial" w:hAnsi="Arial" w:cs="Arial"/>
          </w:rPr>
          <w:t>ses</w:t>
        </w:r>
      </w:ins>
      <w:r w:rsidR="005F5B63">
        <w:rPr>
          <w:rFonts w:ascii="Arial" w:hAnsi="Arial" w:cs="Arial"/>
        </w:rPr>
        <w:t xml:space="preserve">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w:t>
      </w:r>
      <w:ins w:id="224" w:author="Charlie Bayne" w:date="2024-08-13T11:32:00Z" w16du:dateUtc="2024-08-13T18:32:00Z">
        <w:r w:rsidR="008225CA">
          <w:rPr>
            <w:rFonts w:ascii="Arial" w:hAnsi="Arial" w:cs="Arial"/>
          </w:rPr>
          <w:t xml:space="preserve"> high-level</w:t>
        </w:r>
      </w:ins>
      <w:r w:rsidR="00B23053">
        <w:rPr>
          <w:rFonts w:ascii="Arial" w:hAnsi="Arial" w:cs="Arial"/>
        </w:rPr>
        <w:t xml:space="preserve"> association</w:t>
      </w:r>
      <w:ins w:id="225" w:author="Charlie Bayne" w:date="2024-08-13T11:32:00Z" w16du:dateUtc="2024-08-13T18:32:00Z">
        <w:r w:rsidR="008225CA">
          <w:rPr>
            <w:rFonts w:ascii="Arial" w:hAnsi="Arial" w:cs="Arial"/>
          </w:rPr>
          <w:t>s</w:t>
        </w:r>
      </w:ins>
      <w:r w:rsidR="00B23053">
        <w:rPr>
          <w:rFonts w:ascii="Arial" w:hAnsi="Arial" w:cs="Arial"/>
        </w:rPr>
        <w:t xml:space="preserve"> of mortality with overall proteomic or metabolomic profiles</w:t>
      </w:r>
      <w:r w:rsidR="005F5B63">
        <w:rPr>
          <w:rFonts w:ascii="Arial" w:hAnsi="Arial" w:cs="Arial"/>
        </w:rPr>
        <w:t>.</w:t>
      </w:r>
      <w:r w:rsidR="00B23053">
        <w:rPr>
          <w:rFonts w:ascii="Arial" w:hAnsi="Arial" w:cs="Arial"/>
        </w:rPr>
        <w:t xml:space="preserve"> However, </w:t>
      </w:r>
      <w:del w:id="226" w:author="Charlie Bayne" w:date="2024-08-13T11:39:00Z" w16du:dateUtc="2024-08-13T18:39:00Z">
        <w:r w:rsidR="00B23053" w:rsidDel="003771D4">
          <w:rPr>
            <w:rFonts w:ascii="Arial" w:hAnsi="Arial" w:cs="Arial"/>
          </w:rPr>
          <w:delText xml:space="preserve">upon </w:delText>
        </w:r>
      </w:del>
      <w:del w:id="227" w:author="Charlie Bayne" w:date="2024-08-13T11:32:00Z" w16du:dateUtc="2024-08-13T18:32:00Z">
        <w:r w:rsidR="00B23053" w:rsidDel="008225CA">
          <w:rPr>
            <w:rFonts w:ascii="Arial" w:hAnsi="Arial" w:cs="Arial"/>
          </w:rPr>
          <w:delText xml:space="preserve">further </w:delText>
        </w:r>
      </w:del>
      <w:del w:id="228" w:author="Charlie Bayne" w:date="2024-08-13T11:36:00Z" w16du:dateUtc="2024-08-13T18:36:00Z">
        <w:r w:rsidR="00B23053" w:rsidDel="003771D4">
          <w:rPr>
            <w:rFonts w:ascii="Arial" w:hAnsi="Arial" w:cs="Arial"/>
          </w:rPr>
          <w:delText>analysis</w:delText>
        </w:r>
      </w:del>
      <w:ins w:id="229" w:author="Charlie Bayne" w:date="2024-08-13T11:39:00Z" w16du:dateUtc="2024-08-13T18:39:00Z">
        <w:r w:rsidR="003771D4">
          <w:rPr>
            <w:rFonts w:ascii="Arial" w:hAnsi="Arial" w:cs="Arial"/>
          </w:rPr>
          <w:t>when conducting</w:t>
        </w:r>
      </w:ins>
      <w:ins w:id="230" w:author="Charlie Bayne" w:date="2024-08-13T11:40:00Z" w16du:dateUtc="2024-08-13T18:40:00Z">
        <w:r w:rsidR="003771D4">
          <w:rPr>
            <w:rFonts w:ascii="Arial" w:hAnsi="Arial" w:cs="Arial"/>
          </w:rPr>
          <w:t xml:space="preserve"> feature-level</w:t>
        </w:r>
      </w:ins>
      <w:ins w:id="231" w:author="Charlie Bayne" w:date="2024-08-13T11:36:00Z" w16du:dateUtc="2024-08-13T18:36:00Z">
        <w:r w:rsidR="003771D4">
          <w:rPr>
            <w:rFonts w:ascii="Arial" w:hAnsi="Arial" w:cs="Arial"/>
          </w:rPr>
          <w:t xml:space="preserve"> analysis</w:t>
        </w:r>
      </w:ins>
      <w:r w:rsidR="00B23053">
        <w:rPr>
          <w:rFonts w:ascii="Arial" w:hAnsi="Arial" w:cs="Arial"/>
        </w:rPr>
        <w:t xml:space="preserve">, we identified specific proteins that were significantly associated with mortality </w:t>
      </w:r>
      <w:r w:rsidR="00765099">
        <w:rPr>
          <w:rFonts w:ascii="Arial" w:hAnsi="Arial" w:cs="Arial"/>
        </w:rPr>
        <w:t>outcomes</w:t>
      </w:r>
      <w:r w:rsidR="00B23053">
        <w:rPr>
          <w:rFonts w:ascii="Arial" w:hAnsi="Arial" w:cs="Arial"/>
        </w:rPr>
        <w:t>. We found that 8</w:t>
      </w:r>
      <w:ins w:id="232" w:author="Charlie Bayne" w:date="2024-10-30T12:39:00Z" w16du:dateUtc="2024-10-30T19:39:00Z">
        <w:r w:rsidR="00CF1A1F">
          <w:rPr>
            <w:rFonts w:ascii="Arial" w:hAnsi="Arial" w:cs="Arial"/>
          </w:rPr>
          <w:t>4</w:t>
        </w:r>
      </w:ins>
      <w:del w:id="233" w:author="Charlie Bayne" w:date="2024-10-30T12:39:00Z" w16du:dateUtc="2024-10-30T19:39:00Z">
        <w:r w:rsidR="00B23053" w:rsidDel="00CF1A1F">
          <w:rPr>
            <w:rFonts w:ascii="Arial" w:hAnsi="Arial" w:cs="Arial"/>
          </w:rPr>
          <w:delText>7</w:delText>
        </w:r>
      </w:del>
      <w:r w:rsidR="00B23053">
        <w:rPr>
          <w:rFonts w:ascii="Arial" w:hAnsi="Arial" w:cs="Arial"/>
        </w:rPr>
        <w:t xml:space="preserve"> proteins were significantly </w:t>
      </w:r>
      <w:r w:rsidR="00765099">
        <w:rPr>
          <w:rFonts w:ascii="Arial" w:hAnsi="Arial" w:cs="Arial"/>
        </w:rPr>
        <w:t>enriched</w:t>
      </w:r>
      <w:r w:rsidR="00B23053">
        <w:rPr>
          <w:rFonts w:ascii="Arial" w:hAnsi="Arial" w:cs="Arial"/>
        </w:rPr>
        <w:t xml:space="preserve"> in patients who </w:t>
      </w:r>
      <w:r w:rsidR="00142DDF">
        <w:rPr>
          <w:rFonts w:ascii="Arial" w:hAnsi="Arial" w:cs="Arial"/>
        </w:rPr>
        <w:t>died, while 2</w:t>
      </w:r>
      <w:ins w:id="234" w:author="Charlie Bayne" w:date="2024-10-30T12:39:00Z" w16du:dateUtc="2024-10-30T19:39:00Z">
        <w:r w:rsidR="00CF1A1F">
          <w:rPr>
            <w:rFonts w:ascii="Arial" w:hAnsi="Arial" w:cs="Arial"/>
          </w:rPr>
          <w:t>5</w:t>
        </w:r>
      </w:ins>
      <w:del w:id="235" w:author="Charlie Bayne" w:date="2024-10-30T12:39:00Z" w16du:dateUtc="2024-10-30T19:39:00Z">
        <w:r w:rsidR="00142DDF" w:rsidDel="00CF1A1F">
          <w:rPr>
            <w:rFonts w:ascii="Arial" w:hAnsi="Arial" w:cs="Arial"/>
          </w:rPr>
          <w:delText>9</w:delText>
        </w:r>
      </w:del>
      <w:r w:rsidR="00142DDF">
        <w:rPr>
          <w:rFonts w:ascii="Arial" w:hAnsi="Arial" w:cs="Arial"/>
        </w:rPr>
        <w:t xml:space="preserve"> proteins were significantly enriched in patients who survived (</w:t>
      </w:r>
      <w:r w:rsidR="00142DDF" w:rsidRPr="00B43C13">
        <w:rPr>
          <w:rFonts w:ascii="Arial" w:hAnsi="Arial" w:cs="Arial"/>
          <w:b/>
          <w:bCs/>
        </w:rPr>
        <w:t>Figure 6A</w:t>
      </w:r>
      <w:r w:rsidR="00142DDF">
        <w:rPr>
          <w:rFonts w:ascii="Arial" w:hAnsi="Arial" w:cs="Arial"/>
        </w:rPr>
        <w:t>)</w:t>
      </w:r>
      <w:ins w:id="236" w:author="Charlie Bayne" w:date="2024-08-13T10:49:00Z" w16du:dateUtc="2024-08-13T17:49:00Z">
        <w:r w:rsidR="006F576E">
          <w:rPr>
            <w:rFonts w:ascii="Arial" w:hAnsi="Arial" w:cs="Arial"/>
          </w:rPr>
          <w:t>.</w:t>
        </w:r>
      </w:ins>
    </w:p>
    <w:p w14:paraId="574A7985" w14:textId="77777777" w:rsidR="004E0200" w:rsidRDefault="004E0200" w:rsidP="00AA1590">
      <w:pPr>
        <w:spacing w:line="480" w:lineRule="auto"/>
        <w:rPr>
          <w:rFonts w:ascii="Arial" w:hAnsi="Arial" w:cs="Arial"/>
        </w:rPr>
      </w:pPr>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1EDE8AD5"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w:t>
      </w:r>
      <w:del w:id="237" w:author="Charlie Bayne" w:date="2024-10-30T12:41:00Z" w16du:dateUtc="2024-10-30T19:41:00Z">
        <w:r w:rsidR="002836BD" w:rsidDel="00CF1A1F">
          <w:rPr>
            <w:rFonts w:ascii="Arial" w:hAnsi="Arial" w:cs="Arial"/>
          </w:rPr>
          <w:delText>complement activation, alternative pathway,</w:delText>
        </w:r>
      </w:del>
      <w:ins w:id="238" w:author="Charlie Bayne" w:date="2024-10-30T12:41:00Z" w16du:dateUtc="2024-10-30T19:41:00Z">
        <w:r w:rsidR="00CF1A1F">
          <w:rPr>
            <w:rFonts w:ascii="Arial" w:hAnsi="Arial" w:cs="Arial"/>
          </w:rPr>
          <w:t xml:space="preserve"> ad</w:t>
        </w:r>
      </w:ins>
      <w:r w:rsidR="002836BD">
        <w:rPr>
          <w:rFonts w:ascii="Arial" w:hAnsi="Arial" w:cs="Arial"/>
        </w:rPr>
        <w:t xml:space="preserve">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w:t>
      </w:r>
      <w:del w:id="239" w:author="Charlie Bayne" w:date="2024-10-30T12:41:00Z" w16du:dateUtc="2024-10-30T19:41:00Z">
        <w:r w:rsidR="002836BD" w:rsidDel="00CF1A1F">
          <w:rPr>
            <w:rFonts w:ascii="Arial" w:hAnsi="Arial" w:cs="Arial"/>
          </w:rPr>
          <w:delText xml:space="preserve">and endopeptidase inhibitor </w:delText>
        </w:r>
        <w:r w:rsidR="000C37CE" w:rsidDel="00CF1A1F">
          <w:rPr>
            <w:rFonts w:ascii="Arial" w:hAnsi="Arial" w:cs="Arial"/>
          </w:rPr>
          <w:delText>activity</w:delText>
        </w:r>
        <w:r w:rsidR="004A69A7" w:rsidDel="00CF1A1F">
          <w:rPr>
            <w:rFonts w:ascii="Arial" w:hAnsi="Arial" w:cs="Arial"/>
          </w:rPr>
          <w:delText xml:space="preserve"> </w:delText>
        </w:r>
      </w:del>
      <w:r w:rsidR="004A69A7">
        <w:rPr>
          <w:rFonts w:ascii="Arial" w:hAnsi="Arial" w:cs="Arial"/>
        </w:rPr>
        <w:t>(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1C8877C2" w14:textId="7D208C7D" w:rsidR="00A41BAB" w:rsidDel="009169E3" w:rsidRDefault="00F74C3B" w:rsidP="00CB3234">
      <w:pPr>
        <w:spacing w:line="480" w:lineRule="auto"/>
        <w:ind w:firstLine="720"/>
        <w:rPr>
          <w:del w:id="240" w:author="Charlie Bayne" w:date="2024-10-15T14:30:00Z" w16du:dateUtc="2024-10-15T21:30:00Z"/>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w:t>
      </w:r>
      <w:ins w:id="241" w:author="Charlie Bayne" w:date="2024-10-30T12:42:00Z" w16du:dateUtc="2024-10-30T19:42:00Z">
        <w:r w:rsidR="00CF1A1F">
          <w:rPr>
            <w:rFonts w:ascii="Arial" w:hAnsi="Arial" w:cs="Arial"/>
          </w:rPr>
          <w:t>84</w:t>
        </w:r>
      </w:ins>
      <w:del w:id="242" w:author="Charlie Bayne" w:date="2024-10-30T12:42:00Z" w16du:dateUtc="2024-10-30T19:42:00Z">
        <w:r w:rsidDel="00CF1A1F">
          <w:rPr>
            <w:rFonts w:ascii="Arial" w:hAnsi="Arial" w:cs="Arial"/>
          </w:rPr>
          <w:delText>8</w:delText>
        </w:r>
      </w:del>
      <w:del w:id="243" w:author="Charlie Bayne" w:date="2024-10-30T12:41:00Z" w16du:dateUtc="2024-10-30T19:41:00Z">
        <w:r w:rsidDel="00CF1A1F">
          <w:rPr>
            <w:rFonts w:ascii="Arial" w:hAnsi="Arial" w:cs="Arial"/>
          </w:rPr>
          <w:delText>6</w:delText>
        </w:r>
      </w:del>
      <w:r>
        <w:rPr>
          <w:rFonts w:ascii="Arial" w:hAnsi="Arial" w:cs="Arial"/>
        </w:rPr>
        <w:t xml:space="preserve"> and 0.</w:t>
      </w:r>
      <w:ins w:id="244" w:author="Charlie Bayne" w:date="2024-10-30T12:42:00Z" w16du:dateUtc="2024-10-30T19:42:00Z">
        <w:r w:rsidR="00CF1A1F">
          <w:rPr>
            <w:rFonts w:ascii="Arial" w:hAnsi="Arial" w:cs="Arial"/>
          </w:rPr>
          <w:t>80</w:t>
        </w:r>
      </w:ins>
      <w:del w:id="245" w:author="Charlie Bayne" w:date="2024-10-30T12:42:00Z" w16du:dateUtc="2024-10-30T19:42:00Z">
        <w:r w:rsidDel="00CF1A1F">
          <w:rPr>
            <w:rFonts w:ascii="Arial" w:hAnsi="Arial" w:cs="Arial"/>
          </w:rPr>
          <w:delText>8</w:delText>
        </w:r>
      </w:del>
      <w:del w:id="246" w:author="Charlie Bayne" w:date="2024-10-30T12:41:00Z" w16du:dateUtc="2024-10-30T19:41:00Z">
        <w:r w:rsidDel="00CF1A1F">
          <w:rPr>
            <w:rFonts w:ascii="Arial" w:hAnsi="Arial" w:cs="Arial"/>
          </w:rPr>
          <w:delText>4</w:delText>
        </w:r>
      </w:del>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ins w:id="247" w:author="Charlie Bayne" w:date="2024-10-16T12:48:00Z" w16du:dateUtc="2024-10-16T19:48:00Z">
        <w:r w:rsidR="000E5CAE">
          <w:rPr>
            <w:rFonts w:ascii="Arial" w:hAnsi="Arial" w:cs="Arial"/>
            <w:color w:val="000000" w:themeColor="text1"/>
          </w:rPr>
          <w:t xml:space="preserve">Our </w:t>
        </w:r>
      </w:ins>
      <w:ins w:id="248" w:author="Charlie Bayne" w:date="2024-10-16T12:47:00Z" w16du:dateUtc="2024-10-16T19:47:00Z">
        <w:r w:rsidR="000E5CAE" w:rsidRPr="000E5CAE">
          <w:rPr>
            <w:rFonts w:ascii="Arial" w:hAnsi="Arial" w:cs="Arial"/>
            <w:color w:val="000000" w:themeColor="text1"/>
          </w:rPr>
          <w:t>complementary machine learning model showed similar performance when evaluated on an unseen test set, achieving a ROC AUC of 0.</w:t>
        </w:r>
        <w:r w:rsidR="000E5CAE">
          <w:rPr>
            <w:rFonts w:ascii="Arial" w:hAnsi="Arial" w:cs="Arial"/>
            <w:color w:val="000000" w:themeColor="text1"/>
          </w:rPr>
          <w:t>83 (Supplementary Figure 11)</w:t>
        </w:r>
        <w:r w:rsidR="000E5CAE" w:rsidRPr="000E5CAE">
          <w:rPr>
            <w:rFonts w:ascii="Arial" w:hAnsi="Arial" w:cs="Arial"/>
            <w:color w:val="000000" w:themeColor="text1"/>
          </w:rPr>
          <w:t xml:space="preserve">. </w:t>
        </w:r>
        <w:r w:rsidR="000E5CAE">
          <w:rPr>
            <w:rFonts w:ascii="Arial" w:hAnsi="Arial" w:cs="Arial"/>
            <w:color w:val="000000" w:themeColor="text1"/>
          </w:rPr>
          <w:t>Once agai</w:t>
        </w:r>
      </w:ins>
      <w:ins w:id="249" w:author="Charlie Bayne" w:date="2024-10-16T12:48:00Z" w16du:dateUtc="2024-10-16T19:48:00Z">
        <w:r w:rsidR="000E5CAE">
          <w:rPr>
            <w:rFonts w:ascii="Arial" w:hAnsi="Arial" w:cs="Arial"/>
            <w:color w:val="000000" w:themeColor="text1"/>
          </w:rPr>
          <w:t>n, we noted considerable</w:t>
        </w:r>
      </w:ins>
      <w:ins w:id="250" w:author="Charlie Bayne" w:date="2024-10-16T12:47:00Z" w16du:dateUtc="2024-10-16T19:47:00Z">
        <w:r w:rsidR="000E5CAE" w:rsidRPr="000E5CAE">
          <w:rPr>
            <w:rFonts w:ascii="Arial" w:hAnsi="Arial" w:cs="Arial"/>
            <w:color w:val="000000" w:themeColor="text1"/>
          </w:rPr>
          <w:t xml:space="preserve"> overlap in the </w:t>
        </w:r>
        <w:r w:rsidR="000E5CAE">
          <w:rPr>
            <w:rFonts w:ascii="Arial" w:hAnsi="Arial" w:cs="Arial"/>
            <w:color w:val="000000" w:themeColor="text1"/>
          </w:rPr>
          <w:t>features important to the model and those identified with the alternate EFS based approach (Supplementary Figures 5 and 11)</w:t>
        </w:r>
      </w:ins>
      <w:ins w:id="251" w:author="Charlie Bayne" w:date="2024-10-16T12:48:00Z" w16du:dateUtc="2024-10-16T19:48:00Z">
        <w:r w:rsidR="000E5CAE">
          <w:rPr>
            <w:rFonts w:ascii="Arial" w:hAnsi="Arial" w:cs="Arial"/>
            <w:color w:val="000000" w:themeColor="text1"/>
          </w:rPr>
          <w:t>.</w:t>
        </w:r>
      </w:ins>
    </w:p>
    <w:p w14:paraId="37521BFC" w14:textId="77777777" w:rsidR="00CB3234" w:rsidRPr="00A41BAB" w:rsidRDefault="00CB3234">
      <w:pPr>
        <w:spacing w:line="480" w:lineRule="auto"/>
        <w:rPr>
          <w:rFonts w:ascii="Arial" w:hAnsi="Arial" w:cs="Arial"/>
        </w:rPr>
        <w:pPrChange w:id="252" w:author="Charlie Bayne" w:date="2024-10-15T14:30:00Z" w16du:dateUtc="2024-10-15T21:30:00Z">
          <w:pPr>
            <w:spacing w:line="480" w:lineRule="auto"/>
            <w:ind w:firstLine="720"/>
          </w:pPr>
        </w:pPrChange>
      </w:pPr>
    </w:p>
    <w:p w14:paraId="00929C3B" w14:textId="40E742BB" w:rsidR="00300BD1" w:rsidDel="000E5CAE" w:rsidRDefault="00A41BAB" w:rsidP="00A41BAB">
      <w:pPr>
        <w:spacing w:line="480" w:lineRule="auto"/>
        <w:ind w:firstLine="720"/>
        <w:rPr>
          <w:del w:id="253" w:author="Charlie Bayne" w:date="2024-10-16T12:52:00Z" w16du:dateUtc="2024-10-16T19:52:00Z"/>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w:t>
      </w:r>
      <w:del w:id="254" w:author="Charlie Bayne" w:date="2024-10-30T12:42:00Z" w16du:dateUtc="2024-10-30T19:42:00Z">
        <w:r w:rsidDel="00CF1A1F">
          <w:rPr>
            <w:rFonts w:ascii="Arial" w:hAnsi="Arial" w:cs="Arial"/>
          </w:rPr>
          <w:delText xml:space="preserve">six </w:delText>
        </w:r>
      </w:del>
      <w:ins w:id="255" w:author="Charlie Bayne" w:date="2024-10-30T12:42:00Z" w16du:dateUtc="2024-10-30T19:42:00Z">
        <w:r w:rsidR="00CF1A1F">
          <w:rPr>
            <w:rFonts w:ascii="Arial" w:hAnsi="Arial" w:cs="Arial"/>
          </w:rPr>
          <w:t>seve</w:t>
        </w:r>
      </w:ins>
      <w:ins w:id="256" w:author="Charlie Bayne" w:date="2024-10-30T12:43:00Z" w16du:dateUtc="2024-10-30T19:43:00Z">
        <w:r w:rsidR="00CF1A1F">
          <w:rPr>
            <w:rFonts w:ascii="Arial" w:hAnsi="Arial" w:cs="Arial"/>
          </w:rPr>
          <w:t>n</w:t>
        </w:r>
      </w:ins>
      <w:ins w:id="257" w:author="Charlie Bayne" w:date="2024-10-30T12:42:00Z" w16du:dateUtc="2024-10-30T19:42:00Z">
        <w:r w:rsidR="00CF1A1F">
          <w:rPr>
            <w:rFonts w:ascii="Arial" w:hAnsi="Arial" w:cs="Arial"/>
          </w:rPr>
          <w:t xml:space="preserve"> </w:t>
        </w:r>
      </w:ins>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del w:id="258" w:author="Charlie Bayne" w:date="2024-10-30T12:43:00Z" w16du:dateUtc="2024-10-30T19:43:00Z">
        <w:r w:rsidDel="00CF1A1F">
          <w:rPr>
            <w:rFonts w:ascii="Arial" w:hAnsi="Arial" w:cs="Arial"/>
          </w:rPr>
          <w:delText xml:space="preserve">three </w:delText>
        </w:r>
      </w:del>
      <w:ins w:id="259" w:author="Charlie Bayne" w:date="2024-10-30T12:43:00Z" w16du:dateUtc="2024-10-30T19:43:00Z">
        <w:r w:rsidR="00CF1A1F">
          <w:rPr>
            <w:rFonts w:ascii="Arial" w:hAnsi="Arial" w:cs="Arial"/>
          </w:rPr>
          <w:t xml:space="preserve">two </w:t>
        </w:r>
      </w:ins>
      <w:r>
        <w:rPr>
          <w:rFonts w:ascii="Arial" w:hAnsi="Arial" w:cs="Arial"/>
        </w:rPr>
        <w:t>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 xml:space="preserve">ecanoylcarninine and </w:t>
      </w:r>
      <w:proofErr w:type="gramStart"/>
      <w:r w:rsidR="00CB3234">
        <w:rPr>
          <w:rFonts w:ascii="Arial" w:hAnsi="Arial" w:cs="Arial"/>
        </w:rPr>
        <w:t>PC(</w:t>
      </w:r>
      <w:proofErr w:type="gramEnd"/>
      <w:r w:rsidR="00CB3234">
        <w:rPr>
          <w:rFonts w:ascii="Arial" w:hAnsi="Arial" w:cs="Arial"/>
        </w:rPr>
        <w:t>16:0/0:0)</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w:t>
      </w:r>
      <w:ins w:id="260" w:author="Charlie Bayne" w:date="2024-10-30T12:43:00Z" w16du:dateUtc="2024-10-30T19:43:00Z">
        <w:r w:rsidR="00CF1A1F">
          <w:rPr>
            <w:rFonts w:ascii="Arial" w:hAnsi="Arial" w:cs="Arial"/>
          </w:rPr>
          <w:t>4</w:t>
        </w:r>
      </w:ins>
      <w:del w:id="261" w:author="Charlie Bayne" w:date="2024-10-30T12:43:00Z" w16du:dateUtc="2024-10-30T19:43:00Z">
        <w:r w:rsidR="00F74C3B" w:rsidDel="00CF1A1F">
          <w:rPr>
            <w:rFonts w:ascii="Arial" w:hAnsi="Arial" w:cs="Arial"/>
          </w:rPr>
          <w:delText>5</w:delText>
        </w:r>
      </w:del>
      <w:r w:rsidR="00F74C3B">
        <w:rPr>
          <w:rFonts w:ascii="Arial" w:hAnsi="Arial" w:cs="Arial"/>
        </w:rPr>
        <w:t xml:space="preserve"> and 0.7</w:t>
      </w:r>
      <w:ins w:id="262" w:author="Charlie Bayne" w:date="2024-10-30T12:43:00Z" w16du:dateUtc="2024-10-30T19:43:00Z">
        <w:r w:rsidR="00CF1A1F">
          <w:rPr>
            <w:rFonts w:ascii="Arial" w:hAnsi="Arial" w:cs="Arial"/>
          </w:rPr>
          <w:t>8</w:t>
        </w:r>
      </w:ins>
      <w:del w:id="263" w:author="Charlie Bayne" w:date="2024-10-30T12:43:00Z" w16du:dateUtc="2024-10-30T19:43:00Z">
        <w:r w:rsidR="00F74C3B" w:rsidDel="00CF1A1F">
          <w:rPr>
            <w:rFonts w:ascii="Arial" w:hAnsi="Arial" w:cs="Arial"/>
          </w:rPr>
          <w:delText>9</w:delText>
        </w:r>
      </w:del>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ins w:id="264" w:author="Charlie Bayne" w:date="2024-10-16T12:53:00Z" w16du:dateUtc="2024-10-16T19:53:00Z">
        <w:r w:rsidR="000E5CAE">
          <w:rPr>
            <w:rFonts w:ascii="Arial" w:hAnsi="Arial" w:cs="Arial"/>
          </w:rPr>
          <w:t>Highlighting the degree to which ICU admission status is confounded with mortality</w:t>
        </w:r>
      </w:ins>
      <w:ins w:id="265" w:author="Charlie Bayne" w:date="2024-10-16T12:50:00Z" w16du:dateUtc="2024-10-16T19:50:00Z">
        <w:r w:rsidR="000E5CAE">
          <w:rPr>
            <w:rFonts w:ascii="Arial" w:hAnsi="Arial" w:cs="Arial"/>
          </w:rPr>
          <w:t xml:space="preserve">, a machine learning model trained with clinical metadata was able to </w:t>
        </w:r>
      </w:ins>
      <w:ins w:id="266" w:author="Charlie Bayne" w:date="2024-10-16T12:51:00Z" w16du:dateUtc="2024-10-16T19:51:00Z">
        <w:r w:rsidR="000E5CAE">
          <w:rPr>
            <w:rFonts w:ascii="Arial" w:hAnsi="Arial" w:cs="Arial"/>
          </w:rPr>
          <w:t xml:space="preserve">leverage ICU admission status </w:t>
        </w:r>
      </w:ins>
      <w:ins w:id="267" w:author="Charlie Bayne" w:date="2024-10-16T12:52:00Z" w16du:dateUtc="2024-10-16T19:52:00Z">
        <w:r w:rsidR="000E5CAE">
          <w:rPr>
            <w:rFonts w:ascii="Arial" w:hAnsi="Arial" w:cs="Arial"/>
          </w:rPr>
          <w:t>to predict</w:t>
        </w:r>
      </w:ins>
      <w:ins w:id="268" w:author="Charlie Bayne" w:date="2024-10-16T12:51:00Z" w16du:dateUtc="2024-10-16T19:51:00Z">
        <w:r w:rsidR="000E5CAE">
          <w:rPr>
            <w:rFonts w:ascii="Arial" w:hAnsi="Arial" w:cs="Arial"/>
          </w:rPr>
          <w:t xml:space="preserve"> mortality with a </w:t>
        </w:r>
      </w:ins>
      <w:ins w:id="269" w:author="Charlie Bayne" w:date="2024-10-15T14:33:00Z" w16du:dateUtc="2024-10-15T21:33:00Z">
        <w:r w:rsidR="009169E3">
          <w:rPr>
            <w:rFonts w:ascii="Arial" w:hAnsi="Arial" w:cs="Arial"/>
          </w:rPr>
          <w:t>ROC</w:t>
        </w:r>
      </w:ins>
      <w:ins w:id="270" w:author="Charlie Bayne" w:date="2024-10-16T12:51:00Z" w16du:dateUtc="2024-10-16T19:51:00Z">
        <w:r w:rsidR="000E5CAE">
          <w:rPr>
            <w:rFonts w:ascii="Arial" w:hAnsi="Arial" w:cs="Arial"/>
          </w:rPr>
          <w:t xml:space="preserve"> AUC of 0.91</w:t>
        </w:r>
      </w:ins>
      <w:ins w:id="271" w:author="Charlie Bayne" w:date="2024-10-16T12:50:00Z" w16du:dateUtc="2024-10-16T19:50:00Z">
        <w:r w:rsidR="000E5CAE">
          <w:rPr>
            <w:rFonts w:ascii="Arial" w:hAnsi="Arial" w:cs="Arial"/>
          </w:rPr>
          <w:t xml:space="preserve"> (Supplementary Figure 1</w:t>
        </w:r>
      </w:ins>
      <w:ins w:id="272" w:author="Charlie Bayne" w:date="2024-10-30T12:43:00Z" w16du:dateUtc="2024-10-30T19:43:00Z">
        <w:r w:rsidR="00CF1A1F">
          <w:rPr>
            <w:rFonts w:ascii="Arial" w:hAnsi="Arial" w:cs="Arial"/>
          </w:rPr>
          <w:t>3</w:t>
        </w:r>
      </w:ins>
      <w:ins w:id="273" w:author="Charlie Bayne" w:date="2024-10-16T12:50:00Z" w16du:dateUtc="2024-10-16T19:50:00Z">
        <w:r w:rsidR="000E5CAE">
          <w:rPr>
            <w:rFonts w:ascii="Arial" w:hAnsi="Arial" w:cs="Arial"/>
          </w:rPr>
          <w:t>).</w:t>
        </w:r>
      </w:ins>
      <w:ins w:id="274" w:author="Charlie Bayne" w:date="2024-10-16T12:51:00Z" w16du:dateUtc="2024-10-16T19:51:00Z">
        <w:r w:rsidR="000E5CAE">
          <w:rPr>
            <w:rFonts w:ascii="Arial" w:hAnsi="Arial" w:cs="Arial"/>
          </w:rPr>
          <w:t xml:space="preserve"> When </w:t>
        </w:r>
      </w:ins>
      <w:ins w:id="275" w:author="Charlie Bayne" w:date="2024-10-16T12:52:00Z" w16du:dateUtc="2024-10-16T19:52:00Z">
        <w:r w:rsidR="000E5CAE">
          <w:rPr>
            <w:rFonts w:ascii="Arial" w:hAnsi="Arial" w:cs="Arial"/>
          </w:rPr>
          <w:t>ICU admission status was withheld from the model, the model lost all predictive accuracy</w:t>
        </w:r>
      </w:ins>
      <w:ins w:id="276" w:author="Charlie Bayne" w:date="2024-10-16T12:53:00Z" w16du:dateUtc="2024-10-16T19:53:00Z">
        <w:r w:rsidR="000E5CAE">
          <w:rPr>
            <w:rFonts w:ascii="Arial" w:hAnsi="Arial" w:cs="Arial"/>
          </w:rPr>
          <w:t xml:space="preserve"> as expec</w:t>
        </w:r>
      </w:ins>
      <w:ins w:id="277" w:author="Charlie Bayne" w:date="2024-10-16T12:54:00Z" w16du:dateUtc="2024-10-16T19:54:00Z">
        <w:r w:rsidR="000E5CAE">
          <w:rPr>
            <w:rFonts w:ascii="Arial" w:hAnsi="Arial" w:cs="Arial"/>
          </w:rPr>
          <w:t>ted</w:t>
        </w:r>
      </w:ins>
      <w:ins w:id="278" w:author="Charlie Bayne" w:date="2024-10-16T12:52:00Z" w16du:dateUtc="2024-10-16T19:52:00Z">
        <w:r w:rsidR="000E5CAE">
          <w:rPr>
            <w:rFonts w:ascii="Arial" w:hAnsi="Arial" w:cs="Arial"/>
          </w:rPr>
          <w:t xml:space="preserve"> </w:t>
        </w:r>
      </w:ins>
      <w:ins w:id="279" w:author="Charlie Bayne" w:date="2024-10-16T12:51:00Z" w16du:dateUtc="2024-10-16T19:51:00Z">
        <w:r w:rsidR="000E5CAE">
          <w:rPr>
            <w:rFonts w:ascii="Arial" w:hAnsi="Arial" w:cs="Arial"/>
          </w:rPr>
          <w:t>(Supplementary Figure 1</w:t>
        </w:r>
      </w:ins>
      <w:ins w:id="280" w:author="Charlie Bayne" w:date="2024-10-30T12:43:00Z" w16du:dateUtc="2024-10-30T19:43:00Z">
        <w:r w:rsidR="00CF1A1F">
          <w:rPr>
            <w:rFonts w:ascii="Arial" w:hAnsi="Arial" w:cs="Arial"/>
          </w:rPr>
          <w:t>3</w:t>
        </w:r>
      </w:ins>
      <w:ins w:id="281" w:author="Charlie Bayne" w:date="2024-10-16T12:51:00Z" w16du:dateUtc="2024-10-16T19:51:00Z">
        <w:r w:rsidR="000E5CAE">
          <w:rPr>
            <w:rFonts w:ascii="Arial" w:hAnsi="Arial" w:cs="Arial"/>
          </w:rPr>
          <w:t>)</w:t>
        </w:r>
      </w:ins>
      <w:ins w:id="282" w:author="Charlie Bayne" w:date="2024-10-16T12:52:00Z" w16du:dateUtc="2024-10-16T19:52:00Z">
        <w:r w:rsidR="000E5CAE">
          <w:rPr>
            <w:rFonts w:ascii="Arial" w:hAnsi="Arial" w:cs="Arial"/>
          </w:rPr>
          <w:t>.</w:t>
        </w:r>
      </w:ins>
    </w:p>
    <w:p w14:paraId="4C956324" w14:textId="21B0F18D" w:rsidR="004963DC" w:rsidRDefault="004963DC" w:rsidP="000E5CAE">
      <w:pPr>
        <w:spacing w:line="480" w:lineRule="auto"/>
        <w:rPr>
          <w:rFonts w:ascii="Arial" w:hAnsi="Arial" w:cs="Arial"/>
        </w:rPr>
      </w:pP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ins w:id="283" w:author="Charlie Bayne" w:date="2024-10-30T13:04:00Z" w16du:dateUtc="2024-10-30T20:04:00Z"/>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6F630C2D" w14:textId="77777777" w:rsidR="004E0200" w:rsidRDefault="004E0200" w:rsidP="00930AB0">
      <w:pPr>
        <w:spacing w:line="480" w:lineRule="auto"/>
        <w:ind w:firstLine="720"/>
        <w:rPr>
          <w:rFonts w:ascii="Arial" w:hAnsi="Arial" w:cs="Arial"/>
        </w:rPr>
      </w:pPr>
    </w:p>
    <w:p w14:paraId="7705EB72" w14:textId="5E9B2ECE" w:rsidR="003E49C3" w:rsidRDefault="00110243" w:rsidP="00D46237">
      <w:pPr>
        <w:spacing w:line="480" w:lineRule="auto"/>
        <w:ind w:firstLine="720"/>
        <w:rPr>
          <w:ins w:id="284" w:author="Charlie Bayne" w:date="2024-10-30T13:05:00Z" w16du:dateUtc="2024-10-30T20:05:00Z"/>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05E35AFA" w14:textId="77777777" w:rsidR="004E0200" w:rsidRDefault="004E0200" w:rsidP="00D46237">
      <w:pPr>
        <w:spacing w:line="480" w:lineRule="auto"/>
        <w:ind w:firstLine="720"/>
        <w:rPr>
          <w:rFonts w:ascii="Arial" w:hAnsi="Arial" w:cs="Arial"/>
        </w:rPr>
      </w:pPr>
    </w:p>
    <w:p w14:paraId="1A78A849" w14:textId="1BCC09BF"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r w:rsidR="00765099">
        <w:rPr>
          <w:rFonts w:ascii="Arial" w:hAnsi="Arial" w:cs="Arial"/>
        </w:rPr>
        <w:t>biospecimen</w:t>
      </w:r>
      <w:ins w:id="285" w:author="Charlie Bayne" w:date="2024-08-13T10:49:00Z" w16du:dateUtc="2024-08-13T17:49:00Z">
        <w:r w:rsidR="006F576E">
          <w:rPr>
            <w:rFonts w:ascii="Arial" w:hAnsi="Arial" w:cs="Arial"/>
          </w:rPr>
          <w:t>,</w:t>
        </w:r>
      </w:ins>
      <w:r w:rsidR="00765099">
        <w:rPr>
          <w:rFonts w:ascii="Arial" w:hAnsi="Arial" w:cs="Arial"/>
        </w:rPr>
        <w:t xml:space="preserve"> and</w:t>
      </w:r>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42E45D3A"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7B70AB">
        <w:rPr>
          <w:rFonts w:ascii="Arial" w:hAnsi="Arial" w:cs="Arial"/>
        </w:rPr>
        <w:t>proteomics and metabolomics</w:t>
      </w:r>
      <w:r w:rsidR="00CF169D" w:rsidRPr="00CF169D">
        <w:rPr>
          <w:rFonts w:ascii="Arial" w:hAnsi="Arial" w:cs="Arial"/>
        </w:rPr>
        <w:t xml:space="preserve">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6FB2CFDA" w14:textId="65DD014D" w:rsidR="004801A0" w:rsidRDefault="00931B8B" w:rsidP="004801A0">
      <w:pPr>
        <w:spacing w:line="480" w:lineRule="auto"/>
        <w:ind w:firstLine="720"/>
        <w:rPr>
          <w:ins w:id="286" w:author="Charlie Bayne" w:date="2024-10-30T13:05:00Z" w16du:dateUtc="2024-10-30T20:05:00Z"/>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 xml:space="preserve">identified several individual protein and </w:t>
      </w:r>
      <w:r w:rsidR="007B70AB">
        <w:rPr>
          <w:rFonts w:ascii="Arial" w:hAnsi="Arial" w:cs="Arial"/>
        </w:rPr>
        <w:t>metabolite</w:t>
      </w:r>
      <w:r w:rsidR="00563F0D">
        <w:rPr>
          <w:rFonts w:ascii="Arial" w:hAnsi="Arial" w:cs="Arial"/>
        </w:rPr>
        <w:t>s based on</w:t>
      </w:r>
      <w:r w:rsidR="007B70AB">
        <w:rPr>
          <w:rFonts w:ascii="Arial" w:hAnsi="Arial" w:cs="Arial"/>
        </w:rPr>
        <w:t xml:space="preserve"> spectral matches (</w:t>
      </w:r>
      <w:r w:rsidR="007B70AB" w:rsidRPr="007B70AB">
        <w:rPr>
          <w:rFonts w:ascii="Arial" w:hAnsi="Arial" w:cs="Arial"/>
        </w:rPr>
        <w:t xml:space="preserve">annotation </w:t>
      </w:r>
      <w:r w:rsidR="007B70AB">
        <w:rPr>
          <w:rFonts w:ascii="Arial" w:hAnsi="Arial" w:cs="Arial"/>
        </w:rPr>
        <w:t>at</w:t>
      </w:r>
      <w:r w:rsidR="007B70AB" w:rsidRPr="007B70AB">
        <w:rPr>
          <w:rFonts w:ascii="Arial" w:hAnsi="Arial" w:cs="Arial"/>
        </w:rPr>
        <w:t xml:space="preserve"> level 2 or 3 according to 2007 metabolomics standards initiative guidelines</w:t>
      </w:r>
      <w:r w:rsidR="007B70AB">
        <w:rPr>
          <w:rFonts w:ascii="Arial" w:hAnsi="Arial" w:cs="Arial"/>
        </w:rPr>
        <w:fldChar w:fldCharType="begin"/>
      </w:r>
      <w:r w:rsidR="005708FD">
        <w:rPr>
          <w:rFonts w:ascii="Arial" w:hAnsi="Arial" w:cs="Arial"/>
        </w:rPr>
        <w:instrText xml:space="preserve"> ADDIN ZOTERO_ITEM CSL_CITATION {"citationID":"vVQbSXSK","properties":{"formattedCitation":"\\super 50\\nosupersub{}","plainCitation":"50","noteIndex":0},"citationItems":[{"id":6363,"uris":["http://zotero.org/users/6494753/items/ZYWCVJIP"],"itemData":{"id":6363,"type":"article-journal","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schema":"https://github.com/citation-style-language/schema/raw/master/csl-citation.json"} </w:instrText>
      </w:r>
      <w:r w:rsidR="007B70AB">
        <w:rPr>
          <w:rFonts w:ascii="Arial" w:hAnsi="Arial" w:cs="Arial"/>
        </w:rPr>
        <w:fldChar w:fldCharType="separate"/>
      </w:r>
      <w:r w:rsidR="005708FD" w:rsidRPr="005708FD">
        <w:rPr>
          <w:rFonts w:ascii="Arial" w:hAnsi="Arial" w:cs="Arial"/>
          <w:vertAlign w:val="superscript"/>
        </w:rPr>
        <w:t>50</w:t>
      </w:r>
      <w:r w:rsidR="007B70AB">
        <w:rPr>
          <w:rFonts w:ascii="Arial" w:hAnsi="Arial" w:cs="Arial"/>
        </w:rPr>
        <w:fldChar w:fldCharType="end"/>
      </w:r>
      <w:r w:rsidR="007B70AB">
        <w:rPr>
          <w:rFonts w:ascii="Arial" w:hAnsi="Arial" w:cs="Arial"/>
        </w:rPr>
        <w:t>)</w:t>
      </w:r>
      <w:r>
        <w:rPr>
          <w:rFonts w:ascii="Arial" w:hAnsi="Arial" w:cs="Arial"/>
        </w:rPr>
        <w:t xml:space="preserve">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5708FD">
        <w:rPr>
          <w:rFonts w:ascii="Arial" w:hAnsi="Arial" w:cs="Arial"/>
        </w:rPr>
        <w:instrText xml:space="preserve"> ADDIN ZOTERO_ITEM CSL_CITATION {"citationID":"8cCtz1zi","properties":{"formattedCitation":"\\super 51\\nosupersub{}","plainCitation":"51","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5708FD" w:rsidRPr="005708FD">
        <w:rPr>
          <w:rFonts w:ascii="Arial" w:hAnsi="Arial" w:cs="Arial"/>
          <w:vertAlign w:val="superscript"/>
        </w:rPr>
        <w:t>51</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5708FD">
        <w:rPr>
          <w:rFonts w:ascii="Arial" w:hAnsi="Arial" w:cs="Arial"/>
        </w:rPr>
        <w:instrText xml:space="preserve"> ADDIN ZOTERO_ITEM CSL_CITATION {"citationID":"fep7SEF2","properties":{"formattedCitation":"\\super 52\\nosupersub{}","plainCitation":"52","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5708FD" w:rsidRPr="005708FD">
        <w:rPr>
          <w:rFonts w:ascii="Arial" w:hAnsi="Arial" w:cs="Arial"/>
          <w:vertAlign w:val="superscript"/>
        </w:rPr>
        <w:t>52</w:t>
      </w:r>
      <w:r w:rsidR="004448AF">
        <w:rPr>
          <w:rFonts w:ascii="Arial" w:hAnsi="Arial" w:cs="Arial"/>
        </w:rPr>
        <w:fldChar w:fldCharType="end"/>
      </w:r>
      <w:r w:rsidR="006A531E">
        <w:rPr>
          <w:rFonts w:ascii="Arial" w:hAnsi="Arial" w:cs="Arial"/>
        </w:rPr>
        <w:t xml:space="preserve">. </w:t>
      </w:r>
    </w:p>
    <w:p w14:paraId="62CC6107" w14:textId="77777777" w:rsidR="004E0200" w:rsidRPr="004801A0" w:rsidRDefault="004E0200" w:rsidP="004801A0">
      <w:pPr>
        <w:spacing w:line="480" w:lineRule="auto"/>
        <w:ind w:firstLine="720"/>
        <w:rPr>
          <w:ins w:id="287" w:author="Charlie Bayne" w:date="2024-10-14T17:01:00Z" w16du:dateUtc="2024-10-15T00:01:00Z"/>
          <w:rFonts w:ascii="Arial" w:hAnsi="Arial" w:cs="Arial"/>
        </w:rPr>
      </w:pPr>
    </w:p>
    <w:p w14:paraId="54CA8A9D" w14:textId="5A1C71E1" w:rsidR="004801A0" w:rsidRPr="004801A0" w:rsidRDefault="004801A0" w:rsidP="004801A0">
      <w:pPr>
        <w:spacing w:line="480" w:lineRule="auto"/>
        <w:ind w:firstLine="720"/>
        <w:rPr>
          <w:ins w:id="288" w:author="Charlie Bayne" w:date="2024-10-14T17:01:00Z" w16du:dateUtc="2024-10-15T00:01:00Z"/>
          <w:rFonts w:ascii="Arial" w:hAnsi="Arial" w:cs="Arial"/>
        </w:rPr>
      </w:pPr>
      <w:ins w:id="289" w:author="Charlie Bayne" w:date="2024-10-14T17:01:00Z" w16du:dateUtc="2024-10-15T00:01:00Z">
        <w:r w:rsidRPr="004801A0">
          <w:rPr>
            <w:rFonts w:ascii="Arial" w:hAnsi="Arial" w:cs="Arial"/>
          </w:rPr>
          <w:t xml:space="preserve">Although both the </w:t>
        </w:r>
        <w:r w:rsidRPr="004801A0">
          <w:rPr>
            <w:rFonts w:ascii="Arial" w:hAnsi="Arial" w:cs="Arial"/>
            <w:i/>
            <w:iCs/>
          </w:rPr>
          <w:t>S. aureus</w:t>
        </w:r>
        <w:r w:rsidRPr="004801A0">
          <w:rPr>
            <w:rFonts w:ascii="Arial" w:hAnsi="Arial" w:cs="Arial"/>
          </w:rPr>
          <w:t xml:space="preserve"> and EcB studies were conducted in our lab using </w:t>
        </w:r>
      </w:ins>
      <w:ins w:id="290" w:author="Charlie Bayne" w:date="2024-10-14T17:02:00Z" w16du:dateUtc="2024-10-15T00:02:00Z">
        <w:r>
          <w:rPr>
            <w:rFonts w:ascii="Arial" w:hAnsi="Arial" w:cs="Arial"/>
          </w:rPr>
          <w:t>similar</w:t>
        </w:r>
      </w:ins>
      <w:ins w:id="291" w:author="Charlie Bayne" w:date="2024-10-14T17:01:00Z" w16du:dateUtc="2024-10-15T00:01:00Z">
        <w:r w:rsidRPr="004801A0">
          <w:rPr>
            <w:rFonts w:ascii="Arial" w:hAnsi="Arial" w:cs="Arial"/>
          </w:rPr>
          <w:t xml:space="preserve"> high-resolution TMT proteomic workflow</w:t>
        </w:r>
      </w:ins>
      <w:ins w:id="292" w:author="Charlie Bayne" w:date="2024-10-14T17:02:00Z" w16du:dateUtc="2024-10-15T00:02:00Z">
        <w:r>
          <w:rPr>
            <w:rFonts w:ascii="Arial" w:hAnsi="Arial" w:cs="Arial"/>
          </w:rPr>
          <w:t>s</w:t>
        </w:r>
      </w:ins>
      <w:ins w:id="293" w:author="Charlie Bayne" w:date="2024-10-14T17:01:00Z" w16du:dateUtc="2024-10-15T00:01:00Z">
        <w:r w:rsidRPr="004801A0">
          <w:rPr>
            <w:rFonts w:ascii="Arial" w:hAnsi="Arial" w:cs="Arial"/>
          </w:rPr>
          <w:t xml:space="preserve">, we cannot directly compare the two datasets due to limitations inherent in TMT-based proteomics. TMT normalization requires a 'bridge' channel that consists of a pooled aliquot from all samples in the study. Since our studies were conducted independently at different times, there was no shared pooled sample. Nevertheless, the observed differences in relation to healthy patients suggest distinct features of the host response that could help differentiate between these types of bacteremia. A larger study specifically designed to compare </w:t>
        </w:r>
        <w:proofErr w:type="gramStart"/>
        <w:r w:rsidRPr="004801A0">
          <w:rPr>
            <w:rFonts w:ascii="Arial" w:hAnsi="Arial" w:cs="Arial"/>
          </w:rPr>
          <w:t>these</w:t>
        </w:r>
        <w:proofErr w:type="gramEnd"/>
        <w:r w:rsidRPr="004801A0">
          <w:rPr>
            <w:rFonts w:ascii="Arial" w:hAnsi="Arial" w:cs="Arial"/>
          </w:rPr>
          <w:t xml:space="preserve"> and other types of bacteremia is warranted to confirm this through direct comparisons.</w:t>
        </w:r>
      </w:ins>
    </w:p>
    <w:p w14:paraId="4D921A86" w14:textId="127627F2" w:rsidR="004801A0" w:rsidDel="004801A0" w:rsidRDefault="006A531E" w:rsidP="004801A0">
      <w:pPr>
        <w:spacing w:line="480" w:lineRule="auto"/>
        <w:ind w:firstLine="720"/>
        <w:rPr>
          <w:del w:id="294" w:author="Charlie Bayne" w:date="2024-10-14T17:01:00Z" w16du:dateUtc="2024-10-15T00:01:00Z"/>
          <w:rFonts w:ascii="Arial" w:hAnsi="Arial" w:cs="Arial"/>
        </w:rPr>
      </w:pPr>
      <w:del w:id="295" w:author="Charlie Bayne" w:date="2024-10-14T17:01:00Z" w16du:dateUtc="2024-10-15T00:01:00Z">
        <w:r w:rsidDel="004801A0">
          <w:rPr>
            <w:rFonts w:ascii="Arial" w:hAnsi="Arial" w:cs="Arial"/>
          </w:rPr>
          <w:delText>Technical</w:delText>
        </w:r>
        <w:r w:rsidR="00A152E7" w:rsidDel="004801A0">
          <w:rPr>
            <w:rFonts w:ascii="Arial" w:hAnsi="Arial" w:cs="Arial"/>
          </w:rPr>
          <w:delText xml:space="preserve"> considerations as to the experimental design of our </w:delText>
        </w:r>
        <w:r w:rsidRPr="006A531E" w:rsidDel="004801A0">
          <w:rPr>
            <w:rFonts w:ascii="Arial" w:hAnsi="Arial" w:cs="Arial"/>
            <w:i/>
            <w:iCs/>
          </w:rPr>
          <w:delText>S. aureus</w:delText>
        </w:r>
        <w:r w:rsidDel="004801A0">
          <w:rPr>
            <w:rFonts w:ascii="Arial" w:hAnsi="Arial" w:cs="Arial"/>
          </w:rPr>
          <w:delText xml:space="preserve"> and EcB </w:delText>
        </w:r>
        <w:r w:rsidR="00A152E7" w:rsidDel="004801A0">
          <w:rPr>
            <w:rFonts w:ascii="Arial" w:hAnsi="Arial" w:cs="Arial"/>
          </w:rPr>
          <w:delText xml:space="preserve">study prevent </w:delText>
        </w:r>
        <w:r w:rsidR="002D08AB" w:rsidDel="004801A0">
          <w:rPr>
            <w:rFonts w:ascii="Arial" w:hAnsi="Arial" w:cs="Arial"/>
          </w:rPr>
          <w:delText xml:space="preserve">a </w:delText>
        </w:r>
        <w:r w:rsidDel="004801A0">
          <w:rPr>
            <w:rFonts w:ascii="Arial" w:hAnsi="Arial" w:cs="Arial"/>
          </w:rPr>
          <w:delText>direct comparison of these two datasets</w:delText>
        </w:r>
        <w:r w:rsidR="00A152E7" w:rsidDel="004801A0">
          <w:rPr>
            <w:rFonts w:ascii="Arial" w:hAnsi="Arial" w:cs="Arial"/>
          </w:rPr>
          <w:delText xml:space="preserve">, but the differences we observe relative to healthy patients suggest </w:delText>
        </w:r>
        <w:r w:rsidR="00776AA8" w:rsidDel="004801A0">
          <w:rPr>
            <w:rFonts w:ascii="Arial" w:hAnsi="Arial" w:cs="Arial"/>
          </w:rPr>
          <w:delText>the existence of</w:delText>
        </w:r>
        <w:r w:rsidR="00A152E7" w:rsidDel="004801A0">
          <w:rPr>
            <w:rFonts w:ascii="Arial" w:hAnsi="Arial" w:cs="Arial"/>
          </w:rPr>
          <w:delText xml:space="preserve"> </w:delText>
        </w:r>
        <w:r w:rsidR="00776AA8" w:rsidDel="004801A0">
          <w:rPr>
            <w:rFonts w:ascii="Arial" w:hAnsi="Arial" w:cs="Arial"/>
          </w:rPr>
          <w:delText>features</w:delText>
        </w:r>
        <w:r w:rsidR="00A152E7" w:rsidDel="004801A0">
          <w:rPr>
            <w:rFonts w:ascii="Arial" w:hAnsi="Arial" w:cs="Arial"/>
          </w:rPr>
          <w:delText xml:space="preserve"> </w:delText>
        </w:r>
        <w:r w:rsidR="00776AA8" w:rsidDel="004801A0">
          <w:rPr>
            <w:rFonts w:ascii="Arial" w:hAnsi="Arial" w:cs="Arial"/>
          </w:rPr>
          <w:delText>of</w:delText>
        </w:r>
        <w:r w:rsidR="00A152E7" w:rsidDel="004801A0">
          <w:rPr>
            <w:rFonts w:ascii="Arial" w:hAnsi="Arial" w:cs="Arial"/>
          </w:rPr>
          <w:delText xml:space="preserve"> host response that could </w:delText>
        </w:r>
        <w:r w:rsidR="00D13E0C" w:rsidDel="004801A0">
          <w:rPr>
            <w:rFonts w:ascii="Arial" w:hAnsi="Arial" w:cs="Arial"/>
          </w:rPr>
          <w:delText>be</w:delText>
        </w:r>
        <w:r w:rsidR="000A276E" w:rsidDel="004801A0">
          <w:rPr>
            <w:rFonts w:ascii="Arial" w:hAnsi="Arial" w:cs="Arial"/>
          </w:rPr>
          <w:delText xml:space="preserve"> </w:delText>
        </w:r>
        <w:r w:rsidR="00A152E7" w:rsidDel="004801A0">
          <w:rPr>
            <w:rFonts w:ascii="Arial" w:hAnsi="Arial" w:cs="Arial"/>
          </w:rPr>
          <w:delText>exploited to distinguish these types of bacteremia. A larger study designed to direct</w:delText>
        </w:r>
        <w:r w:rsidR="00776AA8" w:rsidDel="004801A0">
          <w:rPr>
            <w:rFonts w:ascii="Arial" w:hAnsi="Arial" w:cs="Arial"/>
          </w:rPr>
          <w:delText>ly compare these, and other types of bacteremia</w:delText>
        </w:r>
        <w:r w:rsidR="00156C9E" w:rsidDel="004801A0">
          <w:rPr>
            <w:rFonts w:ascii="Arial" w:hAnsi="Arial" w:cs="Arial"/>
          </w:rPr>
          <w:delText>,</w:delText>
        </w:r>
        <w:r w:rsidR="00776AA8" w:rsidDel="004801A0">
          <w:rPr>
            <w:rFonts w:ascii="Arial" w:hAnsi="Arial" w:cs="Arial"/>
          </w:rPr>
          <w:delText xml:space="preserve"> is warranted to uncover these differences </w:delText>
        </w:r>
        <w:r w:rsidR="00D26B4D" w:rsidDel="004801A0">
          <w:rPr>
            <w:rFonts w:ascii="Arial" w:hAnsi="Arial" w:cs="Arial"/>
          </w:rPr>
          <w:delText>with greater confidence</w:delText>
        </w:r>
        <w:r w:rsidDel="004801A0">
          <w:rPr>
            <w:rFonts w:ascii="Arial" w:hAnsi="Arial" w:cs="Arial"/>
          </w:rPr>
          <w:delText xml:space="preserve"> through direct comparisons</w:delText>
        </w:r>
        <w:r w:rsidR="00D26B4D" w:rsidDel="004801A0">
          <w:rPr>
            <w:rFonts w:ascii="Arial" w:hAnsi="Arial" w:cs="Arial"/>
          </w:rPr>
          <w:delText xml:space="preserve">. </w:delText>
        </w:r>
        <w:r w:rsidR="00776AA8" w:rsidDel="004801A0">
          <w:rPr>
            <w:rFonts w:ascii="Arial" w:hAnsi="Arial" w:cs="Arial"/>
          </w:rPr>
          <w:delText xml:space="preserve"> </w:delText>
        </w:r>
      </w:del>
    </w:p>
    <w:p w14:paraId="37E309C2" w14:textId="77777777" w:rsidR="00A26A1F" w:rsidRDefault="00A26A1F">
      <w:pPr>
        <w:spacing w:line="480" w:lineRule="auto"/>
        <w:rPr>
          <w:rFonts w:ascii="Arial" w:hAnsi="Arial" w:cs="Arial"/>
        </w:rPr>
        <w:pPrChange w:id="296" w:author="Charlie Bayne" w:date="2024-10-14T17:01:00Z" w16du:dateUtc="2024-10-15T00:01:00Z">
          <w:pPr>
            <w:spacing w:line="480" w:lineRule="auto"/>
            <w:ind w:firstLine="720"/>
          </w:pPr>
        </w:pPrChange>
      </w:pPr>
    </w:p>
    <w:p w14:paraId="3F05998F" w14:textId="675D429A"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e8ARmSQE","properties":{"formattedCitation":"\\super 53\\nosupersub{}","plainCitation":"53","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5708FD" w:rsidRPr="005708FD">
        <w:rPr>
          <w:rFonts w:ascii="Arial" w:hAnsi="Arial" w:cs="Arial"/>
          <w:color w:val="000000"/>
          <w:vertAlign w:val="superscript"/>
        </w:rPr>
        <w:t>53</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3DE597B9"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5708FD">
        <w:rPr>
          <w:rFonts w:ascii="Arial" w:hAnsi="Arial" w:cs="Arial"/>
        </w:rPr>
        <w:instrText xml:space="preserve"> ADDIN ZOTERO_ITEM CSL_CITATION {"citationID":"DIPDaLE8","properties":{"formattedCitation":"\\super 54\\nosupersub{}","plainCitation":"54","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5708FD">
        <w:rPr>
          <w:rFonts w:ascii="Arial" w:hAnsi="Arial" w:cs="Arial"/>
        </w:rPr>
        <w:instrText xml:space="preserve"> ADDIN ZOTERO_ITEM CSL_CITATION {"citationID":"6XenawM1","properties":{"formattedCitation":"\\super 55\\nosupersub{}","plainCitation":"55","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5</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5708FD">
        <w:rPr>
          <w:rFonts w:ascii="Arial" w:hAnsi="Arial" w:cs="Arial"/>
        </w:rPr>
        <w:instrText xml:space="preserve"> ADDIN ZOTERO_ITEM CSL_CITATION {"citationID":"5OKvpJZv","properties":{"formattedCitation":"\\super 56\\nosupersub{}","plainCitation":"56","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6</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5708FD">
        <w:rPr>
          <w:rFonts w:ascii="Arial" w:hAnsi="Arial" w:cs="Arial"/>
        </w:rPr>
        <w:instrText xml:space="preserve"> ADDIN ZOTERO_ITEM CSL_CITATION {"citationID":"k6pA0Q0S","properties":{"formattedCitation":"\\super 57\\nosupersub{}","plainCitation":"57","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5708FD">
        <w:rPr>
          <w:rFonts w:ascii="Cambria Math" w:hAnsi="Cambria Math" w:cs="Cambria Math"/>
        </w:rPr>
        <w:instrText>‐</w:instrText>
      </w:r>
      <w:r w:rsidR="005708FD">
        <w:rPr>
          <w:rFonts w:ascii="Arial" w:hAnsi="Arial" w:cs="Arial"/>
        </w:rPr>
        <w:instrText>Binding Protein Serum Levels in Patients with Severe Sepsis Due to Gram</w:instrText>
      </w:r>
      <w:r w:rsidR="005708FD">
        <w:rPr>
          <w:rFonts w:ascii="Cambria Math" w:hAnsi="Cambria Math" w:cs="Cambria Math"/>
        </w:rPr>
        <w:instrText>‐</w:instrText>
      </w:r>
      <w:r w:rsidR="005708FD">
        <w:rPr>
          <w:rFonts w:ascii="Arial" w:hAnsi="Arial" w:cs="Arial"/>
        </w:rPr>
        <w:instrText>Positive and Fungal Infections","volume":"187","author":[{"family":"Blairon","given":"Laurent"},{"family":"Wittebole","given":"Xavier"},{"family":"Laterre","given":"Pierre</w:instrText>
      </w:r>
      <w:r w:rsidR="005708FD">
        <w:rPr>
          <w:rFonts w:ascii="Cambria Math" w:hAnsi="Cambria Math" w:cs="Cambria Math"/>
        </w:rPr>
        <w:instrText>‐</w:instrText>
      </w:r>
      <w:r w:rsidR="005708FD">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7</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A1584C">
        <w:rPr>
          <w:rFonts w:ascii="Arial" w:hAnsi="Arial" w:cs="Arial"/>
        </w:rPr>
        <w:instrText xml:space="preserve"> ADDIN ZOTERO_ITEM CSL_CITATION {"citationID":"nqpeJv7x","properties":{"formattedCitation":"\\super 56\\nosupersub{}","plainCitation":"56","dontUpdate":true,"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76211E">
        <w:rPr>
          <w:rFonts w:ascii="Arial" w:hAnsi="Arial" w:cs="Arial"/>
          <w:vertAlign w:val="superscript"/>
        </w:rPr>
        <w:t xml:space="preserve"> </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5708FD">
        <w:rPr>
          <w:rFonts w:ascii="Arial" w:hAnsi="Arial" w:cs="Arial"/>
        </w:rPr>
        <w:instrText xml:space="preserve"> ADDIN ZOTERO_ITEM CSL_CITATION {"citationID":"xA1dtvcx","properties":{"formattedCitation":"\\super 59\\nosupersub{}","plainCitation":"59","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5708FD" w:rsidRPr="005708FD">
        <w:rPr>
          <w:rFonts w:ascii="Arial" w:hAnsi="Arial" w:cs="Arial"/>
          <w:vertAlign w:val="superscript"/>
        </w:rPr>
        <w:t>59</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4D1ED5F0"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gXTB2zY8","properties":{"formattedCitation":"\\super 60\\nosupersub{}","plainCitation":"60","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5708FD" w:rsidRPr="005708FD">
        <w:rPr>
          <w:rFonts w:ascii="Arial" w:hAnsi="Arial" w:cs="Arial"/>
          <w:color w:val="000000"/>
          <w:vertAlign w:val="superscript"/>
        </w:rPr>
        <w:t>60</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5708FD">
        <w:rPr>
          <w:rFonts w:ascii="Arial" w:hAnsi="Arial" w:cs="Arial"/>
        </w:rPr>
        <w:instrText xml:space="preserve"> ADDIN ZOTERO_ITEM CSL_CITATION {"citationID":"yTjqybyi","properties":{"formattedCitation":"\\super 61\\nosupersub{}","plainCitation":"61","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5708FD">
        <w:rPr>
          <w:rFonts w:ascii="Cambria Math" w:hAnsi="Cambria Math" w:cs="Cambria Math"/>
        </w:rPr>
        <w:instrText>‐</w:instrText>
      </w:r>
      <w:r w:rsidR="005708FD">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5708FD">
        <w:rPr>
          <w:rFonts w:ascii="Cambria Math" w:hAnsi="Cambria Math" w:cs="Cambria Math"/>
        </w:rPr>
        <w:instrText>‐</w:instrText>
      </w:r>
      <w:r w:rsidR="005708FD">
        <w:rPr>
          <w:rFonts w:ascii="Arial" w:hAnsi="Arial" w:cs="Arial"/>
        </w:rPr>
        <w:instrText>induced coagulation. This review explores current anticoagulant therapies and discusses the development of future therapies to target platelet and NET</w:instrText>
      </w:r>
      <w:r w:rsidR="005708FD">
        <w:rPr>
          <w:rFonts w:ascii="Cambria Math" w:hAnsi="Cambria Math" w:cs="Cambria Math"/>
        </w:rPr>
        <w:instrText>‐</w:instrText>
      </w:r>
      <w:r w:rsidR="005708FD">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5708FD">
        <w:rPr>
          <w:rFonts w:ascii="Cambria Math" w:hAnsi="Cambria Math" w:cs="Cambria Math"/>
        </w:rPr>
        <w:instrText>‐</w:instrText>
      </w:r>
      <w:r w:rsidR="005708FD">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61</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5708FD">
        <w:rPr>
          <w:rFonts w:ascii="Arial" w:hAnsi="Arial" w:cs="Arial"/>
          <w:color w:val="000000"/>
          <w:vertAlign w:val="superscript"/>
        </w:rPr>
        <w:instrText xml:space="preserve"> ADDIN ZOTERO_ITEM CSL_CITATION {"citationID":"k4n1hmav","properties":{"formattedCitation":"\\super 62\\nosupersub{}","plainCitation":"62","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5708FD" w:rsidRPr="005708FD">
        <w:rPr>
          <w:rFonts w:ascii="Arial" w:hAnsi="Arial" w:cs="Arial"/>
          <w:color w:val="000000"/>
          <w:vertAlign w:val="superscript"/>
        </w:rPr>
        <w:t>62</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5708FD">
        <w:rPr>
          <w:rFonts w:ascii="Arial" w:hAnsi="Arial" w:cs="Arial"/>
          <w:color w:val="000000"/>
          <w:vertAlign w:val="superscript"/>
        </w:rPr>
        <w:instrText xml:space="preserve"> ADDIN ZOTERO_ITEM CSL_CITATION {"citationID":"mTTgIkyC","properties":{"formattedCitation":"\\super 63\\nosupersub{}","plainCitation":"63","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5708FD" w:rsidRPr="005708FD">
        <w:rPr>
          <w:rFonts w:ascii="Arial" w:hAnsi="Arial" w:cs="Arial"/>
          <w:color w:val="000000"/>
          <w:vertAlign w:val="superscript"/>
        </w:rPr>
        <w:t>63</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5708FD">
        <w:rPr>
          <w:rFonts w:ascii="Arial" w:hAnsi="Arial" w:cs="Arial"/>
        </w:rPr>
        <w:instrText xml:space="preserve"> ADDIN ZOTERO_ITEM CSL_CITATION {"citationID":"lEsqf1uu","properties":{"formattedCitation":"\\super 64\\nosupersub{}","plainCitation":"64","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5708FD" w:rsidRPr="005708FD">
        <w:rPr>
          <w:rFonts w:ascii="Arial" w:hAnsi="Arial" w:cs="Arial"/>
          <w:vertAlign w:val="superscript"/>
        </w:rPr>
        <w:t>64</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5708FD">
        <w:rPr>
          <w:rFonts w:ascii="Arial" w:hAnsi="Arial" w:cs="Arial"/>
          <w:vertAlign w:val="superscript"/>
        </w:rPr>
        <w:instrText xml:space="preserve"> ADDIN ZOTERO_ITEM CSL_CITATION {"citationID":"MRyn8E1A","properties":{"formattedCitation":"\\super 65\\nosupersub{}","plainCitation":"65","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5708FD" w:rsidRPr="005708FD">
        <w:rPr>
          <w:rFonts w:ascii="Arial" w:hAnsi="Arial" w:cs="Arial"/>
          <w:vertAlign w:val="superscript"/>
        </w:rPr>
        <w:t>65</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5708FD">
        <w:rPr>
          <w:rFonts w:ascii="Arial" w:hAnsi="Arial" w:cs="Arial"/>
          <w:vertAlign w:val="superscript"/>
        </w:rPr>
        <w:instrText xml:space="preserve"> ADDIN ZOTERO_ITEM CSL_CITATION {"citationID":"NqoaBGAX","properties":{"formattedCitation":"\\super 66\\nosupersub{}","plainCitation":"66","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5708FD" w:rsidRPr="005708FD">
        <w:rPr>
          <w:rFonts w:ascii="Arial" w:hAnsi="Arial" w:cs="Arial"/>
          <w:vertAlign w:val="superscript"/>
        </w:rPr>
        <w:t>66</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5708FD">
        <w:rPr>
          <w:rFonts w:ascii="Arial" w:hAnsi="Arial" w:cs="Arial"/>
        </w:rPr>
        <w:instrText xml:space="preserve"> ADDIN ZOTERO_ITEM CSL_CITATION {"citationID":"9A4FS3Hu","properties":{"formattedCitation":"\\super 67\\nosupersub{}","plainCitation":"67","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5708FD" w:rsidRPr="005708FD">
        <w:rPr>
          <w:rFonts w:ascii="Arial" w:hAnsi="Arial" w:cs="Arial"/>
          <w:vertAlign w:val="superscript"/>
        </w:rPr>
        <w:t>67</w:t>
      </w:r>
      <w:r w:rsidR="00FA26E9">
        <w:rPr>
          <w:rFonts w:ascii="Arial" w:hAnsi="Arial" w:cs="Arial"/>
        </w:rPr>
        <w:fldChar w:fldCharType="end"/>
      </w:r>
      <w:r w:rsidR="00B8008B">
        <w:rPr>
          <w:rFonts w:ascii="Arial" w:hAnsi="Arial" w:cs="Arial"/>
        </w:rPr>
        <w:t xml:space="preserve">, and </w:t>
      </w:r>
      <w:r w:rsidR="00563F0D" w:rsidRPr="00563F0D">
        <w:rPr>
          <w:rFonts w:ascii="Arial" w:hAnsi="Arial" w:cs="Arial"/>
          <w:color w:val="000000" w:themeColor="text1"/>
        </w:rPr>
        <w:t>13-OXO-ODE</w:t>
      </w:r>
      <w:r w:rsidR="00B8008B">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Aq3sfFfA","properties":{"formattedCitation":"\\super 68\\nosupersub{}","plainCitation":"68","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5708FD" w:rsidRPr="005708FD">
        <w:rPr>
          <w:rFonts w:ascii="Arial" w:hAnsi="Arial" w:cs="Arial"/>
          <w:color w:val="000000"/>
          <w:vertAlign w:val="superscript"/>
        </w:rPr>
        <w:t>68</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5D4D9A5E"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cyFpPbEO","properties":{"formattedCitation":"\\super 69\\nosupersub{}","plainCitation":"69","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bGnT0EdN","properties":{"formattedCitation":"\\super 70\\nosupersub{}","plainCitation":"70","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t8gUJYLC","properties":{"formattedCitation":"\\super 71\\nosupersub{}","plainCitation":"71","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r0OKPTvp","properties":{"formattedCitation":"\\super 72\\nosupersub{}","plainCitation":"72","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72</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C0C761F" w14:textId="77777777" w:rsidR="009169E3" w:rsidRPr="00863690" w:rsidDel="009169E3" w:rsidRDefault="006679E3" w:rsidP="009169E3">
      <w:pPr>
        <w:spacing w:line="480" w:lineRule="auto"/>
        <w:ind w:firstLine="720"/>
        <w:rPr>
          <w:del w:id="297" w:author="Charlie Bayne" w:date="2024-10-15T13:53:00Z" w16du:dateUtc="2024-10-15T20:53:00Z"/>
          <w:moveTo w:id="298" w:author="Charlie Bayne" w:date="2024-10-15T13:53:00Z" w16du:dateUtc="2024-10-15T20:53:00Z"/>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proofErr w:type="spellStart"/>
      <w:r w:rsidR="00776B33" w:rsidRPr="00FC592F">
        <w:rPr>
          <w:rFonts w:ascii="Arial" w:hAnsi="Arial" w:cs="Arial"/>
          <w:color w:val="000000" w:themeColor="text1"/>
        </w:rPr>
        <w:t>threonylcarbamoyladenosine</w:t>
      </w:r>
      <w:proofErr w:type="spellEnd"/>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4B2eczvM","properties":{"formattedCitation":"\\super 73\\nosupersub{}","plainCitation":"73","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5708FD" w:rsidRPr="005708FD">
        <w:rPr>
          <w:rFonts w:ascii="Arial" w:hAnsi="Arial" w:cs="Arial"/>
          <w:color w:val="000000"/>
          <w:vertAlign w:val="superscript"/>
        </w:rPr>
        <w:t>73</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KfKyi1Hp","properties":{"formattedCitation":"\\super 74\\nosupersub{}","plainCitation":"74","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5708FD" w:rsidRPr="005708FD">
        <w:rPr>
          <w:rFonts w:ascii="Arial" w:hAnsi="Arial" w:cs="Arial"/>
          <w:color w:val="000000"/>
          <w:vertAlign w:val="superscript"/>
        </w:rPr>
        <w:t>74</w:t>
      </w:r>
      <w:r w:rsidR="00776B33">
        <w:rPr>
          <w:rFonts w:ascii="Arial" w:hAnsi="Arial" w:cs="Arial"/>
          <w:color w:val="000000" w:themeColor="text1"/>
        </w:rPr>
        <w:fldChar w:fldCharType="end"/>
      </w:r>
      <w:r w:rsidR="00776B33">
        <w:rPr>
          <w:rFonts w:ascii="Arial" w:hAnsi="Arial" w:cs="Arial"/>
          <w:color w:val="000000" w:themeColor="text1"/>
        </w:rPr>
        <w:t>.</w:t>
      </w:r>
      <w:ins w:id="299" w:author="Charlie Bayne" w:date="2024-08-13T10:50:00Z" w16du:dateUtc="2024-08-13T17:50:00Z">
        <w:r w:rsidR="006F576E">
          <w:rPr>
            <w:rFonts w:ascii="Arial" w:hAnsi="Arial" w:cs="Arial"/>
            <w:color w:val="000000" w:themeColor="text1"/>
          </w:rPr>
          <w:t xml:space="preserve"> </w:t>
        </w:r>
      </w:ins>
      <w:moveToRangeStart w:id="300" w:author="Charlie Bayne" w:date="2024-10-15T13:53:00Z" w:name="move179892828"/>
      <w:moveTo w:id="301" w:author="Charlie Bayne" w:date="2024-10-15T13:53:00Z" w16du:dateUtc="2024-10-15T20:53:00Z">
        <w:r w:rsidR="009169E3">
          <w:rPr>
            <w:rFonts w:ascii="Arial" w:hAnsi="Arial" w:cs="Arial"/>
          </w:rPr>
          <w:t>To</w:t>
        </w:r>
        <w:r w:rsidR="009169E3" w:rsidRPr="007A2946">
          <w:rPr>
            <w:rFonts w:ascii="Arial" w:hAnsi="Arial" w:cs="Arial"/>
          </w:rPr>
          <w:t xml:space="preserve"> determine the specificity of these metabolite biomarkers for EcB, </w:t>
        </w:r>
        <w:r w:rsidR="009169E3">
          <w:rPr>
            <w:rFonts w:ascii="Arial" w:hAnsi="Arial" w:cs="Arial"/>
          </w:rPr>
          <w:t>it would be essential to conduct a comprehensive study directly comparing plasma from multiple types of bacteremia patient populations</w:t>
        </w:r>
        <w:del w:id="302" w:author="Charlie Bayne" w:date="2024-10-15T13:53:00Z" w16du:dateUtc="2024-10-15T20:53:00Z">
          <w:r w:rsidR="009169E3" w:rsidDel="009169E3">
            <w:rPr>
              <w:rFonts w:ascii="Arial" w:hAnsi="Arial" w:cs="Arial"/>
            </w:rPr>
            <w:delText>.</w:delText>
          </w:r>
        </w:del>
      </w:moveTo>
    </w:p>
    <w:moveToRangeEnd w:id="300"/>
    <w:p w14:paraId="4FBFDB46" w14:textId="77777777" w:rsidR="009169E3" w:rsidRDefault="009169E3">
      <w:pPr>
        <w:spacing w:line="480" w:lineRule="auto"/>
        <w:rPr>
          <w:ins w:id="303" w:author="Charlie Bayne" w:date="2024-10-15T13:53:00Z" w16du:dateUtc="2024-10-15T20:53:00Z"/>
          <w:rFonts w:ascii="Arial" w:hAnsi="Arial" w:cs="Arial"/>
          <w:color w:val="000000" w:themeColor="text1"/>
        </w:rPr>
        <w:pPrChange w:id="304" w:author="Charlie Bayne" w:date="2024-10-15T13:53:00Z" w16du:dateUtc="2024-10-15T20:53:00Z">
          <w:pPr>
            <w:spacing w:line="480" w:lineRule="auto"/>
            <w:ind w:firstLine="720"/>
          </w:pPr>
        </w:pPrChange>
      </w:pPr>
    </w:p>
    <w:p w14:paraId="714EF220" w14:textId="24C1C2B8" w:rsidR="009169E3" w:rsidRDefault="00825BEC" w:rsidP="00272006">
      <w:pPr>
        <w:spacing w:line="480" w:lineRule="auto"/>
        <w:ind w:firstLine="720"/>
        <w:rPr>
          <w:ins w:id="305" w:author="Charlie Bayne" w:date="2024-10-15T13:53:00Z" w16du:dateUtc="2024-10-15T20:53:00Z"/>
          <w:rFonts w:ascii="Arial" w:hAnsi="Arial" w:cs="Arial"/>
        </w:rPr>
      </w:pPr>
      <w:del w:id="306" w:author="Charlie Bayne" w:date="2024-10-15T13:53:00Z" w16du:dateUtc="2024-10-15T20:53:00Z">
        <w:r w:rsidDel="009169E3">
          <w:rPr>
            <w:rFonts w:ascii="Arial" w:hAnsi="Arial" w:cs="Arial"/>
            <w:color w:val="000000" w:themeColor="text1"/>
          </w:rPr>
          <w:delText>Interestingly</w:delText>
        </w:r>
      </w:del>
      <w:ins w:id="307" w:author="Charlie Bayne" w:date="2024-10-15T13:54:00Z" w16du:dateUtc="2024-10-15T20:54:00Z">
        <w:r w:rsidR="009169E3">
          <w:rPr>
            <w:rFonts w:ascii="Arial" w:hAnsi="Arial" w:cs="Arial"/>
            <w:color w:val="000000" w:themeColor="text1"/>
          </w:rPr>
          <w:t xml:space="preserve">In our metabolomics analysis we note </w:t>
        </w:r>
        <w:proofErr w:type="spellStart"/>
        <w:r w:rsidR="009169E3">
          <w:rPr>
            <w:rFonts w:ascii="Arial" w:hAnsi="Arial" w:cs="Arial"/>
            <w:color w:val="000000" w:themeColor="text1"/>
          </w:rPr>
          <w:t>tha</w:t>
        </w:r>
      </w:ins>
      <w:ins w:id="308" w:author="Charlie Bayne" w:date="2024-10-15T13:59:00Z" w16du:dateUtc="2024-10-15T20:59:00Z">
        <w:r w:rsidR="009169E3">
          <w:rPr>
            <w:rFonts w:ascii="Arial" w:hAnsi="Arial" w:cs="Arial"/>
            <w:color w:val="000000" w:themeColor="text1"/>
          </w:rPr>
          <w:t>t</w:t>
        </w:r>
      </w:ins>
      <w:del w:id="309" w:author="Charlie Bayne" w:date="2024-10-15T13:53:00Z" w16du:dateUtc="2024-10-15T20:53:00Z">
        <w:r w:rsidDel="009169E3">
          <w:rPr>
            <w:rFonts w:ascii="Arial" w:hAnsi="Arial" w:cs="Arial"/>
            <w:color w:val="000000" w:themeColor="text1"/>
          </w:rPr>
          <w:delText xml:space="preserve">, </w:delText>
        </w:r>
      </w:del>
      <w:r>
        <w:rPr>
          <w:rFonts w:ascii="Arial" w:hAnsi="Arial" w:cs="Arial"/>
          <w:color w:val="000000" w:themeColor="text1"/>
        </w:rPr>
        <w:t>three</w:t>
      </w:r>
      <w:proofErr w:type="spellEnd"/>
      <w:r>
        <w:rPr>
          <w:rFonts w:ascii="Arial" w:hAnsi="Arial" w:cs="Arial"/>
          <w:color w:val="000000" w:themeColor="text1"/>
        </w:rPr>
        <w:t xml:space="preserve"> </w:t>
      </w:r>
      <w:r w:rsidR="00AF055C">
        <w:rPr>
          <w:rFonts w:ascii="Arial" w:hAnsi="Arial" w:cs="Arial"/>
          <w:color w:val="000000" w:themeColor="text1"/>
        </w:rPr>
        <w:t>of the most effective metabolites at differentiating healthy from infected</w:t>
      </w:r>
      <w:r>
        <w:rPr>
          <w:rFonts w:ascii="Arial" w:hAnsi="Arial" w:cs="Arial"/>
          <w:color w:val="000000" w:themeColor="text1"/>
        </w:rPr>
        <w:t xml:space="preserve"> individuals</w:t>
      </w:r>
      <w:r w:rsidR="00AF055C">
        <w:rPr>
          <w:rFonts w:ascii="Arial" w:hAnsi="Arial" w:cs="Arial"/>
          <w:color w:val="000000" w:themeColor="text1"/>
        </w:rPr>
        <w:t xml:space="preserve"> </w:t>
      </w:r>
      <w:del w:id="310" w:author="Charlie Bayne" w:date="2024-10-15T13:55:00Z" w16du:dateUtc="2024-10-15T20:55:00Z">
        <w:r w:rsidDel="009169E3">
          <w:rPr>
            <w:rFonts w:ascii="Arial" w:hAnsi="Arial" w:cs="Arial"/>
            <w:color w:val="000000" w:themeColor="text1"/>
          </w:rPr>
          <w:delText xml:space="preserve">are used </w:delText>
        </w:r>
        <w:r w:rsidR="00AF055C" w:rsidDel="009169E3">
          <w:rPr>
            <w:rFonts w:ascii="Arial" w:hAnsi="Arial" w:cs="Arial"/>
            <w:color w:val="000000" w:themeColor="text1"/>
          </w:rPr>
          <w:delText>as</w:delText>
        </w:r>
      </w:del>
      <w:ins w:id="311" w:author="Charlie Bayne" w:date="2024-10-15T13:59:00Z" w16du:dateUtc="2024-10-15T20:59:00Z">
        <w:r w:rsidR="009169E3">
          <w:rPr>
            <w:rFonts w:ascii="Arial" w:hAnsi="Arial" w:cs="Arial"/>
            <w:color w:val="000000" w:themeColor="text1"/>
          </w:rPr>
          <w:t>have roles as</w:t>
        </w:r>
      </w:ins>
      <w:r w:rsidR="00AF055C">
        <w:rPr>
          <w:rFonts w:ascii="Arial" w:hAnsi="Arial" w:cs="Arial"/>
          <w:color w:val="000000" w:themeColor="text1"/>
        </w:rPr>
        <w:t xml:space="preserve"> </w:t>
      </w:r>
      <w:ins w:id="312" w:author="Charlie Bayne" w:date="2024-10-15T13:55:00Z" w16du:dateUtc="2024-10-15T20:55:00Z">
        <w:r w:rsidR="009169E3">
          <w:rPr>
            <w:rFonts w:ascii="Arial" w:hAnsi="Arial" w:cs="Arial"/>
            <w:color w:val="000000" w:themeColor="text1"/>
          </w:rPr>
          <w:t xml:space="preserve">industrial </w:t>
        </w:r>
      </w:ins>
      <w:r w:rsidR="00AF055C" w:rsidRPr="00A70D07">
        <w:rPr>
          <w:rFonts w:ascii="Arial" w:hAnsi="Arial" w:cs="Arial"/>
          <w:color w:val="000000" w:themeColor="text1"/>
        </w:rPr>
        <w:t>plasticizers</w:t>
      </w:r>
      <w:r>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gMnRV0Ir","properties":{"formattedCitation":"\\super 75\\nosupersub{}","plainCitation":"75","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5708FD" w:rsidRPr="005708FD">
        <w:rPr>
          <w:rFonts w:ascii="Arial" w:hAnsi="Arial" w:cs="Arial"/>
          <w:color w:val="000000"/>
          <w:vertAlign w:val="superscript"/>
        </w:rPr>
        <w:t>75</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H5f6Rqmf","properties":{"formattedCitation":"\\super 76\\nosupersub{}","plainCitation":"76","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5708FD" w:rsidRPr="005708FD">
        <w:rPr>
          <w:rFonts w:ascii="Arial" w:hAnsi="Arial" w:cs="Arial"/>
          <w:color w:val="000000"/>
          <w:vertAlign w:val="superscript"/>
        </w:rPr>
        <w:t>76</w:t>
      </w:r>
      <w:r w:rsidR="00AF055C">
        <w:rPr>
          <w:rFonts w:ascii="Arial" w:hAnsi="Arial" w:cs="Arial"/>
          <w:color w:val="000000" w:themeColor="text1"/>
        </w:rPr>
        <w:fldChar w:fldCharType="end"/>
      </w:r>
      <w:r w:rsidR="00AF055C">
        <w:rPr>
          <w:rFonts w:ascii="Arial" w:hAnsi="Arial" w:cs="Arial"/>
          <w:color w:val="000000" w:themeColor="text1"/>
        </w:rPr>
        <w:t>.  The</w:t>
      </w:r>
      <w:ins w:id="313" w:author="Charlie Bayne" w:date="2024-10-15T13:55:00Z" w16du:dateUtc="2024-10-15T20:55:00Z">
        <w:r w:rsidR="009169E3">
          <w:rPr>
            <w:rFonts w:ascii="Arial" w:hAnsi="Arial" w:cs="Arial"/>
            <w:color w:val="000000" w:themeColor="text1"/>
          </w:rPr>
          <w:t>se</w:t>
        </w:r>
      </w:ins>
      <w:r w:rsidR="00AF055C">
        <w:rPr>
          <w:rFonts w:ascii="Arial" w:hAnsi="Arial" w:cs="Arial"/>
          <w:color w:val="000000" w:themeColor="text1"/>
        </w:rPr>
        <w:t xml:space="preserve"> differences</w:t>
      </w:r>
      <w:r>
        <w:rPr>
          <w:rFonts w:ascii="Arial" w:hAnsi="Arial" w:cs="Arial"/>
          <w:color w:val="000000" w:themeColor="text1"/>
        </w:rPr>
        <w:t xml:space="preserve"> </w:t>
      </w:r>
      <w:del w:id="314" w:author="Charlie Bayne" w:date="2024-10-15T13:55:00Z" w16du:dateUtc="2024-10-15T20:55:00Z">
        <w:r w:rsidDel="009169E3">
          <w:rPr>
            <w:rFonts w:ascii="Arial" w:hAnsi="Arial" w:cs="Arial"/>
            <w:color w:val="000000" w:themeColor="text1"/>
          </w:rPr>
          <w:delText>observed</w:delText>
        </w:r>
        <w:r w:rsidR="00AF055C" w:rsidDel="009169E3">
          <w:rPr>
            <w:rFonts w:ascii="Arial" w:hAnsi="Arial" w:cs="Arial"/>
            <w:color w:val="000000" w:themeColor="text1"/>
          </w:rPr>
          <w:delText xml:space="preserve"> </w:delText>
        </w:r>
      </w:del>
      <w:r w:rsidR="00AF055C">
        <w:rPr>
          <w:rFonts w:ascii="Arial" w:hAnsi="Arial" w:cs="Arial"/>
        </w:rPr>
        <w:t>were</w:t>
      </w:r>
      <w:ins w:id="315" w:author="Charlie Bayne" w:date="2024-10-15T13:57:00Z" w16du:dateUtc="2024-10-15T20:57:00Z">
        <w:r w:rsidR="009169E3">
          <w:rPr>
            <w:rFonts w:ascii="Arial" w:hAnsi="Arial" w:cs="Arial"/>
          </w:rPr>
          <w:t xml:space="preserve"> likely</w:t>
        </w:r>
      </w:ins>
      <w:del w:id="316" w:author="Charlie Bayne" w:date="2024-10-15T13:57:00Z" w16du:dateUtc="2024-10-15T20:57:00Z">
        <w:r w:rsidR="00AF055C" w:rsidDel="009169E3">
          <w:rPr>
            <w:rFonts w:ascii="Arial" w:hAnsi="Arial" w:cs="Arial"/>
          </w:rPr>
          <w:delText xml:space="preserve"> </w:delText>
        </w:r>
      </w:del>
      <w:ins w:id="317" w:author="Charlie Bayne" w:date="2024-10-15T13:55:00Z" w16du:dateUtc="2024-10-15T20:55:00Z">
        <w:r w:rsidR="009169E3">
          <w:rPr>
            <w:rFonts w:ascii="Arial" w:hAnsi="Arial" w:cs="Arial"/>
          </w:rPr>
          <w:t xml:space="preserve"> </w:t>
        </w:r>
      </w:ins>
      <w:r w:rsidR="00D13E0C">
        <w:rPr>
          <w:rFonts w:ascii="Arial" w:hAnsi="Arial" w:cs="Arial"/>
        </w:rPr>
        <w:t>due</w:t>
      </w:r>
      <w:r w:rsidR="00AF055C">
        <w:rPr>
          <w:rFonts w:ascii="Arial" w:hAnsi="Arial" w:cs="Arial"/>
        </w:rPr>
        <w:t xml:space="preserve"> to logistical constraints </w:t>
      </w:r>
      <w:del w:id="318" w:author="Charlie Bayne" w:date="2024-10-15T14:00:00Z" w16du:dateUtc="2024-10-15T21:00:00Z">
        <w:r w:rsidDel="009169E3">
          <w:rPr>
            <w:rFonts w:ascii="Arial" w:hAnsi="Arial" w:cs="Arial"/>
          </w:rPr>
          <w:delText>leading to</w:delText>
        </w:r>
      </w:del>
      <w:ins w:id="319" w:author="Charlie Bayne" w:date="2024-10-15T14:00:00Z" w16du:dateUtc="2024-10-15T21:00:00Z">
        <w:r w:rsidR="009169E3">
          <w:rPr>
            <w:rFonts w:ascii="Arial" w:hAnsi="Arial" w:cs="Arial"/>
          </w:rPr>
          <w:t>that resulted in</w:t>
        </w:r>
      </w:ins>
      <w:r>
        <w:rPr>
          <w:rFonts w:ascii="Arial" w:hAnsi="Arial" w:cs="Arial"/>
        </w:rPr>
        <w:t xml:space="preserve">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Pr>
          <w:rFonts w:ascii="Arial" w:hAnsi="Arial" w:cs="Arial"/>
        </w:rPr>
        <w:t xml:space="preserve">in </w:t>
      </w:r>
      <w:r w:rsidR="00AF055C">
        <w:rPr>
          <w:rFonts w:ascii="Arial" w:hAnsi="Arial" w:cs="Arial"/>
        </w:rPr>
        <w:t>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5708FD">
        <w:rPr>
          <w:rFonts w:ascii="Arial" w:hAnsi="Arial" w:cs="Arial"/>
        </w:rPr>
        <w:instrText xml:space="preserve"> ADDIN ZOTERO_ITEM CSL_CITATION {"citationID":"hZunPFYg","properties":{"formattedCitation":"\\super 77\\nosupersub{}","plainCitation":"77","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5708FD" w:rsidRPr="005708FD">
        <w:rPr>
          <w:rFonts w:ascii="Arial" w:hAnsi="Arial" w:cs="Arial"/>
          <w:vertAlign w:val="superscript"/>
        </w:rPr>
        <w:t>77</w:t>
      </w:r>
      <w:r w:rsidR="006679E3">
        <w:rPr>
          <w:rFonts w:ascii="Arial" w:hAnsi="Arial" w:cs="Arial"/>
        </w:rPr>
        <w:fldChar w:fldCharType="end"/>
      </w:r>
      <w:r w:rsidR="00AF055C">
        <w:rPr>
          <w:rFonts w:ascii="Arial" w:hAnsi="Arial" w:cs="Arial"/>
        </w:rPr>
        <w:t>.</w:t>
      </w:r>
      <w:r w:rsidR="002A126A">
        <w:rPr>
          <w:rFonts w:ascii="Arial" w:hAnsi="Arial" w:cs="Arial"/>
        </w:rPr>
        <w:t xml:space="preserve"> </w:t>
      </w:r>
      <w:ins w:id="320" w:author="Charlie Bayne" w:date="2024-10-15T13:56:00Z" w16du:dateUtc="2024-10-15T20:56:00Z">
        <w:r w:rsidR="009169E3">
          <w:rPr>
            <w:rFonts w:ascii="Arial" w:hAnsi="Arial" w:cs="Arial"/>
          </w:rPr>
          <w:t xml:space="preserve"> </w:t>
        </w:r>
      </w:ins>
      <w:ins w:id="321" w:author="Charlie Bayne" w:date="2024-10-16T12:56:00Z">
        <w:r w:rsidR="000E5CAE" w:rsidRPr="000E5CAE">
          <w:rPr>
            <w:rFonts w:ascii="Arial" w:hAnsi="Arial" w:cs="Arial"/>
          </w:rPr>
          <w:t>These findings suggest that some metabolite features distinguishing healthy from infected samples may be confounded by differences in sample collection. Therefore, caution is advised when interpreting metabolites that show differences between healthy and infected samples</w:t>
        </w:r>
      </w:ins>
      <w:ins w:id="322" w:author="Charlie Bayne" w:date="2024-10-16T12:56:00Z" w16du:dateUtc="2024-10-16T19:56:00Z">
        <w:r w:rsidR="000E5CAE">
          <w:rPr>
            <w:rFonts w:ascii="Arial" w:hAnsi="Arial" w:cs="Arial"/>
          </w:rPr>
          <w:t xml:space="preserve"> in this dataset</w:t>
        </w:r>
      </w:ins>
      <w:ins w:id="323" w:author="Charlie Bayne" w:date="2024-10-16T12:56:00Z">
        <w:r w:rsidR="000E5CAE" w:rsidRPr="000E5CAE">
          <w:rPr>
            <w:rFonts w:ascii="Arial" w:hAnsi="Arial" w:cs="Arial"/>
          </w:rPr>
          <w:t>. Metabolites identified as industrial chemicals, which are not typically expected to be found in blood, are likely unwanted artifacts</w:t>
        </w:r>
      </w:ins>
      <w:ins w:id="324" w:author="Charlie Bayne" w:date="2024-10-16T12:56:00Z" w16du:dateUtc="2024-10-16T19:56:00Z">
        <w:r w:rsidR="000E5CAE">
          <w:rPr>
            <w:rFonts w:ascii="Arial" w:hAnsi="Arial" w:cs="Arial"/>
          </w:rPr>
          <w:t>.</w:t>
        </w:r>
      </w:ins>
    </w:p>
    <w:p w14:paraId="5F14C7F8" w14:textId="6B21E1D3" w:rsidR="007A2946" w:rsidRPr="00863690" w:rsidDel="009169E3" w:rsidRDefault="00D13E0C" w:rsidP="00272006">
      <w:pPr>
        <w:spacing w:line="480" w:lineRule="auto"/>
        <w:ind w:firstLine="720"/>
        <w:rPr>
          <w:moveFrom w:id="325" w:author="Charlie Bayne" w:date="2024-10-15T13:53:00Z" w16du:dateUtc="2024-10-15T20:53:00Z"/>
          <w:rFonts w:ascii="Arial" w:hAnsi="Arial" w:cs="Arial"/>
          <w:color w:val="000000" w:themeColor="text1"/>
        </w:rPr>
      </w:pPr>
      <w:moveFromRangeStart w:id="326" w:author="Charlie Bayne" w:date="2024-10-15T13:53:00Z" w:name="move179892828"/>
      <w:moveFrom w:id="327" w:author="Charlie Bayne" w:date="2024-10-15T13:53:00Z" w16du:dateUtc="2024-10-15T20:53:00Z">
        <w:r w:rsidDel="009169E3">
          <w:rPr>
            <w:rFonts w:ascii="Arial" w:hAnsi="Arial" w:cs="Arial"/>
          </w:rPr>
          <w:t>To</w:t>
        </w:r>
        <w:r w:rsidR="007A2946" w:rsidRPr="007A2946" w:rsidDel="009169E3">
          <w:rPr>
            <w:rFonts w:ascii="Arial" w:hAnsi="Arial" w:cs="Arial"/>
          </w:rPr>
          <w:t xml:space="preserve"> determine the specificity of these metabolite biomarkers for EcB, </w:t>
        </w:r>
        <w:r w:rsidR="00825BEC" w:rsidDel="009169E3">
          <w:rPr>
            <w:rFonts w:ascii="Arial" w:hAnsi="Arial" w:cs="Arial"/>
          </w:rPr>
          <w:t xml:space="preserve">it would be essential to conduct </w:t>
        </w:r>
        <w:r w:rsidR="007A2946" w:rsidDel="009169E3">
          <w:rPr>
            <w:rFonts w:ascii="Arial" w:hAnsi="Arial" w:cs="Arial"/>
          </w:rPr>
          <w:t>a comprehensive study directly comparing plasma from multiple types of bacteremia patient populations.</w:t>
        </w:r>
      </w:moveFrom>
    </w:p>
    <w:moveFromRangeEnd w:id="326"/>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1E860483"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5708FD">
        <w:rPr>
          <w:rFonts w:ascii="Arial" w:hAnsi="Arial" w:cs="Arial"/>
        </w:rPr>
        <w:instrText xml:space="preserve"> ADDIN ZOTERO_ITEM CSL_CITATION {"citationID":"HmX8dO06","properties":{"formattedCitation":"\\super 78\\nosupersub{}","plainCitation":"78","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5708FD" w:rsidRPr="005708FD">
        <w:rPr>
          <w:rFonts w:ascii="Arial" w:hAnsi="Arial" w:cs="Arial"/>
          <w:vertAlign w:val="superscript"/>
        </w:rPr>
        <w:t>78</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5708FD">
        <w:rPr>
          <w:rFonts w:ascii="Arial" w:hAnsi="Arial" w:cs="Arial"/>
        </w:rPr>
        <w:instrText xml:space="preserve"> ADDIN ZOTERO_ITEM CSL_CITATION {"citationID":"eqiWJ96H","properties":{"formattedCitation":"\\super 79\\nosupersub{}","plainCitation":"79","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5708FD" w:rsidRPr="005708FD">
        <w:rPr>
          <w:rFonts w:ascii="Arial" w:hAnsi="Arial" w:cs="Arial"/>
          <w:vertAlign w:val="superscript"/>
        </w:rPr>
        <w:t>79</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5708FD">
        <w:rPr>
          <w:rFonts w:ascii="Arial" w:hAnsi="Arial" w:cs="Arial"/>
        </w:rPr>
        <w:instrText xml:space="preserve"> ADDIN ZOTERO_ITEM CSL_CITATION {"citationID":"9cLl8UNj","properties":{"formattedCitation":"\\super 80\\nosupersub{}","plainCitation":"80","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5708FD" w:rsidRPr="005708FD">
        <w:rPr>
          <w:rFonts w:ascii="Arial" w:hAnsi="Arial" w:cs="Arial"/>
          <w:vertAlign w:val="superscript"/>
        </w:rPr>
        <w:t>80</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3AA46850"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5708FD">
        <w:rPr>
          <w:rFonts w:ascii="Arial" w:hAnsi="Arial" w:cs="Arial"/>
        </w:rPr>
        <w:instrText xml:space="preserve"> ADDIN ZOTERO_ITEM CSL_CITATION {"citationID":"ffLqYVOO","properties":{"formattedCitation":"\\super 81\\nosupersub{}","plainCitation":"81","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5708FD" w:rsidRPr="005708FD">
        <w:rPr>
          <w:rFonts w:ascii="Arial" w:hAnsi="Arial" w:cs="Arial"/>
          <w:vertAlign w:val="superscript"/>
        </w:rPr>
        <w:t>81</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5708FD">
        <w:rPr>
          <w:rFonts w:ascii="Arial" w:hAnsi="Arial" w:cs="Arial"/>
        </w:rPr>
        <w:instrText xml:space="preserve"> ADDIN ZOTERO_ITEM CSL_CITATION {"citationID":"HqBxVNHH","properties":{"formattedCitation":"\\super 82\\nosupersub{}","plainCitation":"82","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5708FD" w:rsidRPr="005708FD">
        <w:rPr>
          <w:rFonts w:ascii="Arial" w:hAnsi="Arial" w:cs="Arial"/>
          <w:vertAlign w:val="superscript"/>
        </w:rPr>
        <w:t>82</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ins w:id="328" w:author="Charlie Bayne" w:date="2024-10-30T12:36:00Z" w16du:dateUtc="2024-10-30T19:36:00Z">
        <w:r w:rsidR="00CF1A1F">
          <w:rPr>
            <w:rFonts w:ascii="Arial" w:hAnsi="Arial" w:cs="Arial"/>
          </w:rPr>
          <w:t>,</w:t>
        </w:r>
      </w:ins>
      <w:del w:id="329" w:author="Charlie Bayne" w:date="2024-10-30T12:36:00Z" w16du:dateUtc="2024-10-30T19:36:00Z">
        <w:r w:rsidR="003908C2" w:rsidDel="00CF1A1F">
          <w:rPr>
            <w:rFonts w:ascii="Arial" w:hAnsi="Arial" w:cs="Arial"/>
          </w:rPr>
          <w:delText>.</w:delText>
        </w:r>
      </w:del>
      <w:r w:rsidR="009A5CCE">
        <w:rPr>
          <w:rFonts w:ascii="Arial" w:hAnsi="Arial" w:cs="Arial"/>
        </w:rPr>
        <w:t xml:space="preserve"> </w:t>
      </w:r>
      <w:r w:rsidR="009A5CCE">
        <w:rPr>
          <w:rFonts w:ascii="Arial" w:hAnsi="Arial" w:cs="Arial"/>
        </w:rPr>
        <w:fldChar w:fldCharType="begin"/>
      </w:r>
      <w:r w:rsidR="005708FD">
        <w:rPr>
          <w:rFonts w:ascii="Arial" w:hAnsi="Arial" w:cs="Arial"/>
        </w:rPr>
        <w:instrText xml:space="preserve"> ADDIN ZOTERO_ITEM CSL_CITATION {"citationID":"5oRqKDhZ","properties":{"formattedCitation":"\\super 83\\nosupersub{}","plainCitation":"83","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5708FD" w:rsidRPr="005708FD">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del w:id="330" w:author="Charlie Bayne" w:date="2024-10-30T12:36:00Z" w16du:dateUtc="2024-10-30T19:36:00Z">
        <w:r w:rsidR="003908C2" w:rsidDel="00CF1A1F">
          <w:rPr>
            <w:rFonts w:ascii="Arial" w:hAnsi="Arial" w:cs="Arial"/>
          </w:rPr>
          <w:delText xml:space="preserve">Given </w:delText>
        </w:r>
      </w:del>
      <w:ins w:id="331" w:author="Charlie Bayne" w:date="2024-10-30T12:36:00Z" w16du:dateUtc="2024-10-30T19:36:00Z">
        <w:r w:rsidR="00CF1A1F">
          <w:rPr>
            <w:rFonts w:ascii="Arial" w:hAnsi="Arial" w:cs="Arial"/>
          </w:rPr>
          <w:t xml:space="preserve">and </w:t>
        </w:r>
      </w:ins>
      <w:del w:id="332" w:author="Charlie Bayne" w:date="2024-10-30T12:36:00Z" w16du:dateUtc="2024-10-30T19:36:00Z">
        <w:r w:rsidR="003908C2" w:rsidDel="00CF1A1F">
          <w:rPr>
            <w:rFonts w:ascii="Arial" w:hAnsi="Arial" w:cs="Arial"/>
          </w:rPr>
          <w:delText xml:space="preserve">that  </w:delText>
        </w:r>
      </w:del>
      <w:r w:rsidR="000C6EAC" w:rsidRPr="000C6EAC">
        <w:rPr>
          <w:rFonts w:ascii="Arial" w:hAnsi="Arial" w:cs="Arial"/>
          <w:i/>
          <w:iCs/>
        </w:rPr>
        <w:t xml:space="preserve">E. faecium </w:t>
      </w:r>
      <w:r w:rsidR="000C6EAC">
        <w:rPr>
          <w:rFonts w:ascii="Arial" w:hAnsi="Arial" w:cs="Arial"/>
        </w:rPr>
        <w:t>tend</w:t>
      </w:r>
      <w:ins w:id="333" w:author="Charlie Bayne" w:date="2024-10-30T12:36:00Z" w16du:dateUtc="2024-10-30T19:36:00Z">
        <w:r w:rsidR="00CF1A1F">
          <w:rPr>
            <w:rFonts w:ascii="Arial" w:hAnsi="Arial" w:cs="Arial"/>
          </w:rPr>
          <w:t>s</w:t>
        </w:r>
      </w:ins>
      <w:r w:rsidR="000C6EAC">
        <w:rPr>
          <w:rFonts w:ascii="Arial" w:hAnsi="Arial" w:cs="Arial"/>
        </w:rPr>
        <w:t xml:space="preserve">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5708FD">
        <w:rPr>
          <w:rFonts w:ascii="Arial" w:hAnsi="Arial" w:cs="Arial"/>
        </w:rPr>
        <w:instrText xml:space="preserve"> ADDIN ZOTERO_ITEM CSL_CITATION {"citationID":"knoCvVkk","properties":{"formattedCitation":"\\super 84\\nosupersub{}","plainCitation":"84","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5708FD" w:rsidRPr="005708FD">
        <w:rPr>
          <w:rFonts w:ascii="Arial" w:hAnsi="Arial" w:cs="Arial"/>
          <w:vertAlign w:val="superscript"/>
        </w:rPr>
        <w:t>84</w:t>
      </w:r>
      <w:r w:rsidR="009A5CCE">
        <w:rPr>
          <w:rFonts w:ascii="Arial" w:hAnsi="Arial" w:cs="Arial"/>
        </w:rPr>
        <w:fldChar w:fldCharType="end"/>
      </w:r>
      <w:r w:rsidR="009A5CCE">
        <w:rPr>
          <w:rFonts w:ascii="Arial" w:hAnsi="Arial" w:cs="Arial"/>
        </w:rPr>
        <w:t xml:space="preserve">. </w:t>
      </w:r>
      <w:ins w:id="334" w:author="Charlie Bayne" w:date="2024-10-30T12:36:00Z" w16du:dateUtc="2024-10-30T19:36:00Z">
        <w:r w:rsidR="00CF1A1F">
          <w:rPr>
            <w:rFonts w:ascii="Arial" w:hAnsi="Arial" w:cs="Arial"/>
          </w:rPr>
          <w:t>I</w:t>
        </w:r>
      </w:ins>
      <w:del w:id="335" w:author="Charlie Bayne" w:date="2024-10-30T12:36:00Z" w16du:dateUtc="2024-10-30T19:36:00Z">
        <w:r w:rsidR="003908C2" w:rsidDel="00CF1A1F">
          <w:rPr>
            <w:rFonts w:ascii="Arial" w:hAnsi="Arial" w:cs="Arial"/>
          </w:rPr>
          <w:delText>i</w:delText>
        </w:r>
      </w:del>
      <w:r w:rsidR="003908C2">
        <w:rPr>
          <w:rFonts w:ascii="Arial" w:hAnsi="Arial" w:cs="Arial"/>
        </w:rPr>
        <w:t xml:space="preserve">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24AC88BF"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w:t>
      </w:r>
      <w:del w:id="336" w:author="Charlie Bayne" w:date="2024-10-30T12:37:00Z" w16du:dateUtc="2024-10-30T19:37:00Z">
        <w:r w:rsidR="00186AB4" w:rsidDel="00CF1A1F">
          <w:rPr>
            <w:rFonts w:ascii="Arial" w:hAnsi="Arial" w:cs="Arial"/>
          </w:rPr>
          <w:delText xml:space="preserve">approaching </w:delText>
        </w:r>
      </w:del>
      <w:ins w:id="337" w:author="Charlie Bayne" w:date="2024-10-30T12:37:00Z" w16du:dateUtc="2024-10-30T19:37:00Z">
        <w:r w:rsidR="00CF1A1F">
          <w:rPr>
            <w:rFonts w:ascii="Arial" w:hAnsi="Arial" w:cs="Arial"/>
          </w:rPr>
          <w:t>greater than 8</w:t>
        </w:r>
      </w:ins>
      <w:del w:id="338" w:author="Charlie Bayne" w:date="2024-10-30T12:37:00Z" w16du:dateUtc="2024-10-30T19:37:00Z">
        <w:r w:rsidR="00186AB4" w:rsidDel="00CF1A1F">
          <w:rPr>
            <w:rFonts w:ascii="Arial" w:hAnsi="Arial" w:cs="Arial"/>
          </w:rPr>
          <w:delText>9</w:delText>
        </w:r>
      </w:del>
      <w:r w:rsidR="00186AB4">
        <w:rPr>
          <w:rFonts w:ascii="Arial" w:hAnsi="Arial" w:cs="Arial"/>
        </w:rPr>
        <w:t xml:space="preserve">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5708FD">
        <w:rPr>
          <w:rFonts w:ascii="Arial" w:hAnsi="Arial" w:cs="Arial"/>
        </w:rPr>
        <w:instrText xml:space="preserve"> ADDIN ZOTERO_ITEM CSL_CITATION {"citationID":"LZytfruw","properties":{"formattedCitation":"\\super 85\\nosupersub{}","plainCitation":"85","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5708FD" w:rsidRPr="005708FD">
        <w:rPr>
          <w:rFonts w:ascii="Arial" w:hAnsi="Arial" w:cs="Arial"/>
          <w:vertAlign w:val="superscript"/>
        </w:rPr>
        <w:t>85</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5708FD">
        <w:rPr>
          <w:rFonts w:ascii="Arial" w:hAnsi="Arial" w:cs="Arial"/>
        </w:rPr>
        <w:instrText xml:space="preserve"> ADDIN ZOTERO_ITEM CSL_CITATION {"citationID":"JcStg8S6","properties":{"formattedCitation":"\\super 86\\nosupersub{}","plainCitation":"86","noteIndex":0},"citationItems":[{"id":6115,"uris":["http://zotero.org/users/6494753/items/98IMVM72"],"itemData":{"id":6115,"type":"article-journal","abstract":"Histidine</w:instrText>
      </w:r>
      <w:r w:rsidR="005708FD">
        <w:rPr>
          <w:rFonts w:ascii="Cambria Math" w:hAnsi="Cambria Math" w:cs="Cambria Math"/>
        </w:rPr>
        <w:instrText>‐</w:instrText>
      </w:r>
      <w:r w:rsidR="005708FD">
        <w:rPr>
          <w:rFonts w:ascii="Arial" w:hAnsi="Arial" w:cs="Arial"/>
        </w:rPr>
        <w:instrText>rich glycoprotein (HRGP), an abundant heparin</w:instrText>
      </w:r>
      <w:r w:rsidR="005708FD">
        <w:rPr>
          <w:rFonts w:ascii="Cambria Math" w:hAnsi="Cambria Math" w:cs="Cambria Math"/>
        </w:rPr>
        <w:instrText>‐</w:instrText>
      </w:r>
      <w:r w:rsidR="005708FD">
        <w:rPr>
          <w:rFonts w:ascii="Arial" w:hAnsi="Arial" w:cs="Arial"/>
        </w:rPr>
        <w:instrText>binding protein found in plasma and thrombocytes, exerts antibacterial effects against Gram</w:instrText>
      </w:r>
      <w:r w:rsidR="005708FD">
        <w:rPr>
          <w:rFonts w:ascii="Cambria Math" w:hAnsi="Cambria Math" w:cs="Cambria Math"/>
        </w:rPr>
        <w:instrText>‐</w:instrText>
      </w:r>
      <w:r w:rsidR="005708FD">
        <w:rPr>
          <w:rFonts w:ascii="Arial" w:hAnsi="Arial" w:cs="Arial"/>
        </w:rPr>
        <w:instrText>positive bacteria (\n              Enterococcus faecalis\n              and\n              Staphylococcus aureus\n              ) and Gram</w:instrText>
      </w:r>
      <w:r w:rsidR="005708FD">
        <w:rPr>
          <w:rFonts w:ascii="Cambria Math" w:hAnsi="Cambria Math" w:cs="Cambria Math"/>
        </w:rPr>
        <w:instrText>‐</w:instrText>
      </w:r>
      <w:r w:rsidR="005708FD">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5708FD">
        <w:rPr>
          <w:rFonts w:ascii="Cambria Math" w:hAnsi="Cambria Math" w:cs="Cambria Math"/>
        </w:rPr>
        <w:instrText>‐</w:instrText>
      </w:r>
      <w:r w:rsidR="005708FD">
        <w:rPr>
          <w:rFonts w:ascii="Arial" w:hAnsi="Arial" w:cs="Arial"/>
        </w:rPr>
        <w:instrText>binding and histidine</w:instrText>
      </w:r>
      <w:r w:rsidR="005708FD">
        <w:rPr>
          <w:rFonts w:ascii="Cambria Math" w:hAnsi="Cambria Math" w:cs="Cambria Math"/>
        </w:rPr>
        <w:instrText>‐</w:instrText>
      </w:r>
      <w:r w:rsidR="005708FD">
        <w:rPr>
          <w:rFonts w:ascii="Arial" w:hAnsi="Arial" w:cs="Arial"/>
        </w:rPr>
        <w:instrText>rich domain, was not antibacterial. It has previously been shown that peptides containing consensus heparin</w:instrText>
      </w:r>
      <w:r w:rsidR="005708FD">
        <w:rPr>
          <w:rFonts w:ascii="Cambria Math" w:hAnsi="Cambria Math" w:cs="Cambria Math"/>
        </w:rPr>
        <w:instrText>‐</w:instrText>
      </w:r>
      <w:r w:rsidR="005708FD">
        <w:rPr>
          <w:rFonts w:ascii="Arial" w:hAnsi="Arial" w:cs="Arial"/>
        </w:rPr>
        <w:instrText>binding sequences (Cardin and Weintraub motifs) are antibacterial. Thus, the peptide (GHHPH)\n              4\n              , derived from the histidine</w:instrText>
      </w:r>
      <w:r w:rsidR="005708FD">
        <w:rPr>
          <w:rFonts w:ascii="Cambria Math" w:hAnsi="Cambria Math" w:cs="Cambria Math"/>
        </w:rPr>
        <w:instrText>‐</w:instrText>
      </w:r>
      <w:r w:rsidR="005708FD">
        <w:rPr>
          <w:rFonts w:ascii="Arial" w:hAnsi="Arial" w:cs="Arial"/>
        </w:rPr>
        <w:instrText>rich region of HRGP and containing such a heparin</w:instrText>
      </w:r>
      <w:r w:rsidR="005708FD">
        <w:rPr>
          <w:rFonts w:ascii="Cambria Math" w:hAnsi="Cambria Math" w:cs="Cambria Math"/>
        </w:rPr>
        <w:instrText>‐</w:instrText>
      </w:r>
      <w:r w:rsidR="005708FD">
        <w:rPr>
          <w:rFonts w:ascii="Arial" w:hAnsi="Arial" w:cs="Arial"/>
        </w:rPr>
        <w:instrText>binding motif, was antibacterial for\n              E. faecalis\n              in the presence of Zn\n              2+\n              or at low pH. The results show a previously undisclosed antibacterial activity of HRGP and suggest that the histidine</w:instrText>
      </w:r>
      <w:r w:rsidR="005708FD">
        <w:rPr>
          <w:rFonts w:ascii="Cambria Math" w:hAnsi="Cambria Math" w:cs="Cambria Math"/>
        </w:rPr>
        <w:instrText>‐</w:instrText>
      </w:r>
      <w:r w:rsidR="005708FD">
        <w:rPr>
          <w:rFonts w:ascii="Arial" w:hAnsi="Arial" w:cs="Arial"/>
        </w:rPr>
        <w:instrText>rich and heparin</w:instrText>
      </w:r>
      <w:r w:rsidR="005708FD">
        <w:rPr>
          <w:rFonts w:ascii="Cambria Math" w:hAnsi="Cambria Math" w:cs="Cambria Math"/>
        </w:rPr>
        <w:instrText>‐</w:instrText>
      </w:r>
      <w:r w:rsidR="005708FD">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5708FD">
        <w:rPr>
          <w:rFonts w:ascii="Cambria Math" w:hAnsi="Cambria Math" w:cs="Cambria Math"/>
        </w:rPr>
        <w:instrText>‐</w:instrText>
      </w:r>
      <w:r w:rsidR="005708FD">
        <w:rPr>
          <w:rFonts w:ascii="Arial" w:hAnsi="Arial" w:cs="Arial"/>
        </w:rPr>
        <w:instrText>rich glycoprotein exerts antibacterial activity","volume":"274","author":[{"family":"Rydengård","given":"Victoria"},{"family":"Olsson","given":"Anna</w:instrText>
      </w:r>
      <w:r w:rsidR="005708FD">
        <w:rPr>
          <w:rFonts w:ascii="Cambria Math" w:hAnsi="Cambria Math" w:cs="Cambria Math"/>
        </w:rPr>
        <w:instrText>‐</w:instrText>
      </w:r>
      <w:r w:rsidR="005708FD">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5708FD" w:rsidRPr="005708FD">
        <w:rPr>
          <w:rFonts w:ascii="Arial" w:hAnsi="Arial" w:cs="Arial"/>
          <w:vertAlign w:val="superscript"/>
        </w:rPr>
        <w:t>86</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5708FD">
        <w:rPr>
          <w:rFonts w:ascii="Arial" w:hAnsi="Arial" w:cs="Arial"/>
        </w:rPr>
        <w:instrText xml:space="preserve"> ADDIN ZOTERO_ITEM CSL_CITATION {"citationID":"nZRXcbvx","properties":{"formattedCitation":"\\super 87\\nosupersub{}","plainCitation":"87","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5708FD" w:rsidRPr="005708FD">
        <w:rPr>
          <w:rFonts w:ascii="Arial" w:hAnsi="Arial" w:cs="Arial"/>
          <w:vertAlign w:val="superscript"/>
        </w:rPr>
        <w:t>87</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5708FD">
        <w:rPr>
          <w:rFonts w:ascii="Arial" w:hAnsi="Arial" w:cs="Arial"/>
        </w:rPr>
        <w:instrText xml:space="preserve"> ADDIN ZOTERO_ITEM CSL_CITATION {"citationID":"ss8g8ibT","properties":{"formattedCitation":"\\super 88\\nosupersub{}","plainCitation":"88","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5708FD" w:rsidRPr="005708FD">
        <w:rPr>
          <w:rFonts w:ascii="Arial" w:hAnsi="Arial" w:cs="Arial"/>
          <w:vertAlign w:val="superscript"/>
        </w:rPr>
        <w:t>88</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0D58F3EC" w:rsidR="009D4814" w:rsidRDefault="00186AB4" w:rsidP="009D4814">
      <w:pPr>
        <w:spacing w:line="480" w:lineRule="auto"/>
        <w:ind w:firstLine="720"/>
        <w:rPr>
          <w:ins w:id="339" w:author="Charlie Bayne" w:date="2024-10-30T13:06:00Z" w16du:dateUtc="2024-10-30T20:06:00Z"/>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5708FD">
        <w:rPr>
          <w:rFonts w:ascii="Arial" w:hAnsi="Arial" w:cs="Arial"/>
        </w:rPr>
        <w:instrText xml:space="preserve"> ADDIN ZOTERO_ITEM CSL_CITATION {"citationID":"AOefE8hy","properties":{"formattedCitation":"\\super 89\\nosupersub{}","plainCitation":"89","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5708FD" w:rsidRPr="005708FD">
        <w:rPr>
          <w:rFonts w:ascii="Arial" w:hAnsi="Arial" w:cs="Arial"/>
          <w:vertAlign w:val="superscript"/>
        </w:rPr>
        <w:t>89</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ins w:id="340" w:author="Charlie Bayne" w:date="2024-08-13T15:07:00Z" w16du:dateUtc="2024-08-13T22:07:00Z">
        <w:r w:rsidR="00933473">
          <w:rPr>
            <w:rFonts w:ascii="Arial" w:hAnsi="Arial" w:cs="Arial"/>
          </w:rPr>
          <w:t xml:space="preserve"> </w:t>
        </w:r>
      </w:ins>
      <w:del w:id="341" w:author="Charlie Bayne" w:date="2024-08-13T15:07:00Z" w16du:dateUtc="2024-08-13T22:07:00Z">
        <w:r w:rsidR="00A12308" w:rsidDel="00933473">
          <w:rPr>
            <w:rFonts w:ascii="Arial" w:hAnsi="Arial" w:cs="Arial"/>
          </w:rPr>
          <w:delText>.</w:delText>
        </w:r>
        <w:r w:rsidR="004A3957" w:rsidDel="00933473">
          <w:rPr>
            <w:rFonts w:ascii="Arial" w:hAnsi="Arial" w:cs="Arial"/>
          </w:rPr>
          <w:delText xml:space="preserve"> </w:delText>
        </w:r>
      </w:del>
      <w:r w:rsidR="004A3957">
        <w:rPr>
          <w:rFonts w:ascii="Arial" w:hAnsi="Arial" w:cs="Arial"/>
        </w:rPr>
        <w:t>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p>
    <w:p w14:paraId="40D1B067" w14:textId="77777777" w:rsidR="004E0200" w:rsidRDefault="004E0200" w:rsidP="009D4814">
      <w:pPr>
        <w:spacing w:line="480" w:lineRule="auto"/>
        <w:ind w:firstLine="720"/>
        <w:rPr>
          <w:rFonts w:ascii="Arial" w:hAnsi="Arial" w:cs="Arial"/>
        </w:rPr>
      </w:pPr>
    </w:p>
    <w:p w14:paraId="5E201DAA" w14:textId="730C431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r>
        <w:fldChar w:fldCharType="begin"/>
      </w:r>
      <w:r>
        <w:instrText>HYPERLINK "https://gonzalezlab.shinyapps.io/EcB_multiomics/"</w:instrText>
      </w:r>
      <w:r>
        <w:fldChar w:fldCharType="separate"/>
      </w:r>
      <w:r w:rsidR="00B248A5" w:rsidRPr="005D0E71">
        <w:rPr>
          <w:rStyle w:val="Hyperlink"/>
          <w:rFonts w:ascii="Arial" w:hAnsi="Arial" w:cs="Arial"/>
        </w:rPr>
        <w:t>https://gonzalezlab.shinyapps.io/EcB_multiomics/</w:t>
      </w:r>
      <w:r>
        <w:rPr>
          <w:rStyle w:val="Hyperlink"/>
          <w:rFonts w:ascii="Arial" w:hAnsi="Arial" w:cs="Arial"/>
        </w:rPr>
        <w:fldChar w:fldCharType="end"/>
      </w:r>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10B17DE2" w14:textId="621F9A4A" w:rsidR="00066CF1" w:rsidRDefault="00CF169D" w:rsidP="00CF169D">
      <w:pPr>
        <w:spacing w:line="480" w:lineRule="auto"/>
      </w:pPr>
      <w:r w:rsidRPr="00E72679">
        <w:rPr>
          <w:rFonts w:ascii="Arial" w:hAnsi="Arial" w:cs="Arial"/>
          <w:b/>
          <w:bCs/>
        </w:rPr>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r>
        <w:fldChar w:fldCharType="begin"/>
      </w:r>
      <w:r>
        <w:instrText>HYPERLINK "https://github.com/baynec2/EcB_multiomics"</w:instrText>
      </w:r>
      <w:r>
        <w:fldChar w:fldCharType="separate"/>
      </w:r>
      <w:r w:rsidR="004C6409" w:rsidRPr="004C6409">
        <w:rPr>
          <w:rStyle w:val="Hyperlink"/>
          <w:rFonts w:ascii="Arial" w:hAnsi="Arial" w:cs="Arial"/>
        </w:rPr>
        <w:t>https://github.com/baynec2/EcB_multiomics</w:t>
      </w:r>
      <w:r>
        <w:rPr>
          <w:rStyle w:val="Hyperlink"/>
          <w:rFonts w:ascii="Arial" w:hAnsi="Arial" w:cs="Arial"/>
        </w:rPr>
        <w:fldChar w:fldCharType="end"/>
      </w:r>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r>
        <w:fldChar w:fldCharType="begin"/>
      </w:r>
      <w:r>
        <w:instrText>HYPERLINK "https://gonzalezlab.shinyapps.io/EcB_multiomics/"</w:instrText>
      </w:r>
      <w:r>
        <w:fldChar w:fldCharType="separate"/>
      </w:r>
      <w:r w:rsidR="00914C76" w:rsidRPr="00394E98">
        <w:rPr>
          <w:rStyle w:val="Hyperlink"/>
          <w:rFonts w:ascii="Arial" w:hAnsi="Arial" w:cs="Arial"/>
        </w:rPr>
        <w:t>https://gonzalezlab.shinyapps.io/EcB_multiomics/</w:t>
      </w:r>
      <w:r>
        <w:rPr>
          <w:rStyle w:val="Hyperlink"/>
          <w:rFonts w:ascii="Arial" w:hAnsi="Arial" w:cs="Arial"/>
        </w:rPr>
        <w:fldChar w:fldCharType="end"/>
      </w:r>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A8B84B5" w14:textId="77777777" w:rsidR="00066CF1" w:rsidRDefault="00066CF1" w:rsidP="00CF169D">
      <w:pPr>
        <w:spacing w:line="480" w:lineRule="auto"/>
      </w:pPr>
    </w:p>
    <w:p w14:paraId="6B55E1E4" w14:textId="7750642A" w:rsidR="00066CF1" w:rsidRPr="00066CF1" w:rsidRDefault="00066CF1" w:rsidP="00CF169D">
      <w:pPr>
        <w:spacing w:line="480" w:lineRule="auto"/>
        <w:rPr>
          <w:rFonts w:ascii="Arial" w:hAnsi="Arial" w:cs="Arial"/>
          <w:b/>
          <w:bCs/>
        </w:rPr>
      </w:pPr>
      <w:r w:rsidRPr="00066CF1">
        <w:rPr>
          <w:rFonts w:ascii="Arial" w:hAnsi="Arial" w:cs="Arial"/>
          <w:b/>
          <w:bCs/>
        </w:rPr>
        <w:t>Disclosures:</w:t>
      </w:r>
    </w:p>
    <w:p w14:paraId="5E35A7F4" w14:textId="619D1B59" w:rsidR="00066CF1" w:rsidRPr="00066CF1" w:rsidRDefault="00066CF1" w:rsidP="00CF169D">
      <w:pPr>
        <w:spacing w:line="480" w:lineRule="auto"/>
        <w:rPr>
          <w:rFonts w:ascii="Arial" w:hAnsi="Arial" w:cs="Arial"/>
        </w:rPr>
      </w:pPr>
      <w:r w:rsidRPr="00066CF1">
        <w:rPr>
          <w:rFonts w:ascii="Arial" w:hAnsi="Arial" w:cs="Arial"/>
          <w:color w:val="000000"/>
        </w:rPr>
        <w:t xml:space="preserve">P.C.D. is a scientific advisor and holds equity in Cybele and </w:t>
      </w:r>
      <w:proofErr w:type="spellStart"/>
      <w:r w:rsidRPr="00066CF1">
        <w:rPr>
          <w:rFonts w:ascii="Arial" w:hAnsi="Arial" w:cs="Arial"/>
          <w:color w:val="000000"/>
        </w:rPr>
        <w:t>bileOmix</w:t>
      </w:r>
      <w:proofErr w:type="spellEnd"/>
      <w:r w:rsidRPr="00066CF1">
        <w:rPr>
          <w:rFonts w:ascii="Arial" w:hAnsi="Arial" w:cs="Arial"/>
          <w:color w:val="000000"/>
        </w:rPr>
        <w:t>, and he is a Scientific Co-founder, advisor</w:t>
      </w:r>
      <w:r w:rsidR="003C45BD">
        <w:rPr>
          <w:rFonts w:ascii="Arial" w:hAnsi="Arial" w:cs="Arial"/>
          <w:color w:val="000000"/>
        </w:rPr>
        <w:t>,</w:t>
      </w:r>
      <w:r w:rsidRPr="00066CF1">
        <w:rPr>
          <w:rFonts w:ascii="Arial" w:hAnsi="Arial" w:cs="Arial"/>
          <w:color w:val="000000"/>
        </w:rPr>
        <w:t xml:space="preserve"> and holds equity in </w:t>
      </w:r>
      <w:proofErr w:type="spellStart"/>
      <w:r w:rsidRPr="00066CF1">
        <w:rPr>
          <w:rFonts w:ascii="Arial" w:hAnsi="Arial" w:cs="Arial"/>
          <w:color w:val="000000"/>
        </w:rPr>
        <w:t>Ometa</w:t>
      </w:r>
      <w:proofErr w:type="spellEnd"/>
      <w:r w:rsidRPr="00066CF1">
        <w:rPr>
          <w:rFonts w:ascii="Arial" w:hAnsi="Arial" w:cs="Arial"/>
          <w:color w:val="000000"/>
        </w:rPr>
        <w:t xml:space="preserve">, </w:t>
      </w:r>
      <w:proofErr w:type="spellStart"/>
      <w:r w:rsidRPr="00066CF1">
        <w:rPr>
          <w:rFonts w:ascii="Arial" w:hAnsi="Arial" w:cs="Arial"/>
          <w:color w:val="000000"/>
        </w:rPr>
        <w:t>Arome</w:t>
      </w:r>
      <w:proofErr w:type="spellEnd"/>
      <w:r w:rsidRPr="00066CF1">
        <w:rPr>
          <w:rFonts w:ascii="Arial" w:hAnsi="Arial" w:cs="Arial"/>
          <w:color w:val="000000"/>
        </w:rPr>
        <w:t xml:space="preserve">, and </w:t>
      </w:r>
      <w:proofErr w:type="spellStart"/>
      <w:r w:rsidRPr="00066CF1">
        <w:rPr>
          <w:rFonts w:ascii="Arial" w:hAnsi="Arial" w:cs="Arial"/>
          <w:color w:val="000000"/>
        </w:rPr>
        <w:t>Enveda</w:t>
      </w:r>
      <w:proofErr w:type="spellEnd"/>
      <w:r w:rsidRPr="00066CF1">
        <w:rPr>
          <w:rFonts w:ascii="Arial" w:hAnsi="Arial" w:cs="Arial"/>
          <w:color w:val="000000"/>
        </w:rPr>
        <w:t xml:space="preserve"> with prior approval by UC-San Diego.</w:t>
      </w:r>
    </w:p>
    <w:p w14:paraId="62C1E038" w14:textId="77777777" w:rsidR="00B37313" w:rsidRDefault="00B37313" w:rsidP="00CF169D">
      <w:pPr>
        <w:spacing w:line="480" w:lineRule="auto"/>
        <w:rPr>
          <w:rFonts w:ascii="Arial" w:hAnsi="Arial" w:cs="Arial"/>
          <w:color w:val="000000" w:themeColor="text1"/>
        </w:rPr>
      </w:pPr>
    </w:p>
    <w:p w14:paraId="0EFCE647" w14:textId="36B89892"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68CE5DC2" w14:textId="77777777" w:rsidR="00B37313" w:rsidRDefault="00B37313" w:rsidP="00CF169D">
      <w:pPr>
        <w:spacing w:line="480" w:lineRule="auto"/>
        <w:rPr>
          <w:rFonts w:ascii="Arial" w:hAnsi="Arial" w:cs="Arial"/>
        </w:rPr>
      </w:pPr>
    </w:p>
    <w:p w14:paraId="3B92A483" w14:textId="77777777" w:rsidR="00B37313" w:rsidRDefault="00B37313" w:rsidP="00CF169D">
      <w:pPr>
        <w:spacing w:line="480" w:lineRule="auto"/>
        <w:rPr>
          <w:rFonts w:ascii="Arial" w:hAnsi="Arial" w:cs="Arial"/>
        </w:rPr>
      </w:pPr>
    </w:p>
    <w:p w14:paraId="7EF2E23A" w14:textId="30498302" w:rsidR="00B37313" w:rsidRPr="00066CF1" w:rsidRDefault="00B37313" w:rsidP="00EF0D3A">
      <w:pPr>
        <w:spacing w:line="480" w:lineRule="auto"/>
        <w:rPr>
          <w:rFonts w:ascii="Arial" w:hAnsi="Arial" w:cs="Arial"/>
          <w:b/>
          <w:bCs/>
        </w:rPr>
      </w:pPr>
      <w:r>
        <w:rPr>
          <w:rFonts w:ascii="Arial" w:hAnsi="Arial" w:cs="Arial"/>
          <w:b/>
          <w:bCs/>
        </w:rPr>
        <w:t>Figure legends</w:t>
      </w:r>
      <w:r w:rsidRPr="00066CF1">
        <w:rPr>
          <w:rFonts w:ascii="Arial" w:hAnsi="Arial" w:cs="Arial"/>
          <w:b/>
          <w:bCs/>
        </w:rPr>
        <w:t>:</w:t>
      </w:r>
    </w:p>
    <w:p w14:paraId="450D5703" w14:textId="32DBE3FF" w:rsidR="00B37313" w:rsidRPr="00B37313" w:rsidRDefault="00B37313" w:rsidP="00EF0D3A">
      <w:pPr>
        <w:spacing w:line="480" w:lineRule="auto"/>
        <w:rPr>
          <w:rFonts w:ascii="Arial" w:hAnsi="Arial" w:cs="Arial"/>
          <w:b/>
          <w:bCs/>
        </w:rPr>
      </w:pPr>
      <w:r w:rsidRPr="00B37313">
        <w:rPr>
          <w:rFonts w:ascii="Arial" w:hAnsi="Arial" w:cs="Arial"/>
          <w:b/>
          <w:bCs/>
        </w:rPr>
        <w:t>Figure 1. Multi-omic Analysis of Enterococcal Bacteremia Patient Plasma.</w:t>
      </w:r>
    </w:p>
    <w:p w14:paraId="2BCFD845"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Workflow for Enterococcal Bacteremia plasma analysis.</w:t>
      </w:r>
    </w:p>
    <w:p w14:paraId="5FA8A229"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Distribution of values collected from selected clinical metadata fields across Enterococcal Bacteremia patients.</w:t>
      </w:r>
    </w:p>
    <w:p w14:paraId="6361E997"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proteomics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w:t>
      </w:r>
      <w:r w:rsidRPr="00B37313">
        <w:rPr>
          <w:rFonts w:ascii="Arial" w:hAnsi="Arial" w:cs="Arial"/>
          <w:i/>
          <w:iCs/>
        </w:rPr>
        <w:t>= E. faecium</w:t>
      </w:r>
      <w:r w:rsidRPr="00B37313">
        <w:rPr>
          <w:rFonts w:ascii="Arial" w:hAnsi="Arial" w:cs="Arial"/>
        </w:rPr>
        <w:t>) and color of sample id labels represent mortality or survival (black = survival, red = mortality)</w:t>
      </w:r>
    </w:p>
    <w:p w14:paraId="3E4B38DF"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metabolomic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 </w:t>
      </w:r>
      <w:r w:rsidRPr="00B37313">
        <w:rPr>
          <w:rFonts w:ascii="Arial" w:hAnsi="Arial" w:cs="Arial"/>
          <w:i/>
          <w:iCs/>
        </w:rPr>
        <w:t>E. faecium</w:t>
      </w:r>
      <w:r w:rsidRPr="00B37313">
        <w:rPr>
          <w:rFonts w:ascii="Arial" w:hAnsi="Arial" w:cs="Arial"/>
        </w:rPr>
        <w:t>) and color of sample id labels represent mortality or survival (black = survival, red = mortality)</w:t>
      </w:r>
    </w:p>
    <w:p w14:paraId="66D195E1" w14:textId="77777777" w:rsidR="00B37313" w:rsidRPr="00B37313" w:rsidRDefault="00B37313" w:rsidP="00EF0D3A">
      <w:pPr>
        <w:spacing w:line="480" w:lineRule="auto"/>
        <w:rPr>
          <w:rFonts w:ascii="Arial" w:hAnsi="Arial" w:cs="Arial"/>
        </w:rPr>
      </w:pPr>
    </w:p>
    <w:p w14:paraId="116FD4E6"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2. Untargeted Proteomics Reveal Dramatic Differences Between Bacteremia Types and Healthy Plasma </w:t>
      </w:r>
    </w:p>
    <w:p w14:paraId="0A472E36" w14:textId="77777777" w:rsidR="00B37313" w:rsidRPr="00B37313" w:rsidRDefault="00B37313" w:rsidP="00EF0D3A">
      <w:pPr>
        <w:pStyle w:val="ListParagraph"/>
        <w:numPr>
          <w:ilvl w:val="0"/>
          <w:numId w:val="3"/>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infected to healthy. </w:t>
      </w:r>
    </w:p>
    <w:p w14:paraId="67C47900" w14:textId="77777777" w:rsidR="00B37313" w:rsidRPr="00B37313" w:rsidRDefault="00B37313" w:rsidP="00EF0D3A">
      <w:pPr>
        <w:pStyle w:val="ListParagraph"/>
        <w:numPr>
          <w:ilvl w:val="0"/>
          <w:numId w:val="3"/>
        </w:numPr>
        <w:spacing w:line="480" w:lineRule="auto"/>
        <w:rPr>
          <w:rFonts w:ascii="Arial" w:hAnsi="Arial" w:cs="Arial"/>
          <w:b/>
          <w:bCs/>
        </w:rPr>
      </w:pPr>
      <w:r w:rsidRPr="00B37313">
        <w:rPr>
          <w:rFonts w:ascii="Arial" w:hAnsi="Arial" w:cs="Arial"/>
        </w:rPr>
        <w:t xml:space="preserve">Significantly enriched GO terms from plasma proteomics of patients suffering from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t>
      </w:r>
    </w:p>
    <w:p w14:paraId="7762D55B" w14:textId="77777777" w:rsidR="00B37313" w:rsidRPr="00B37313" w:rsidRDefault="00B37313" w:rsidP="00EF0D3A">
      <w:pPr>
        <w:pStyle w:val="ListParagraph"/>
        <w:numPr>
          <w:ilvl w:val="0"/>
          <w:numId w:val="3"/>
        </w:numPr>
        <w:spacing w:line="480" w:lineRule="auto"/>
        <w:rPr>
          <w:rFonts w:ascii="Arial" w:hAnsi="Arial" w:cs="Arial"/>
        </w:rPr>
      </w:pPr>
      <w:r w:rsidRPr="00B37313">
        <w:rPr>
          <w:rFonts w:ascii="Arial" w:hAnsi="Arial" w:cs="Arial"/>
        </w:rPr>
        <w:t xml:space="preserve">Top 2 performing protein biomarkers as ranked using ensemble feature selection. Violin plot statistics indicate results of t tests. </w:t>
      </w:r>
    </w:p>
    <w:p w14:paraId="259FF487" w14:textId="450B3583" w:rsidR="00B37313" w:rsidRPr="00B37313" w:rsidRDefault="00B37313" w:rsidP="00EF0D3A">
      <w:pPr>
        <w:pStyle w:val="ListParagraph"/>
        <w:numPr>
          <w:ilvl w:val="0"/>
          <w:numId w:val="3"/>
        </w:numPr>
        <w:spacing w:line="480" w:lineRule="auto"/>
        <w:rPr>
          <w:rFonts w:ascii="Arial" w:hAnsi="Arial" w:cs="Arial"/>
        </w:rPr>
      </w:pPr>
      <w:r w:rsidRPr="00B37313">
        <w:rPr>
          <w:rFonts w:ascii="Arial" w:hAnsi="Arial" w:cs="Arial"/>
        </w:rPr>
        <w:t xml:space="preserve">Venn diagram displaying the numbers of significantly different proteins (FDR adjusted p value </w:t>
      </w:r>
      <w:del w:id="342" w:author="Charlie Bayne" w:date="2024-10-30T12:32:00Z" w16du:dateUtc="2024-10-30T19:32:00Z">
        <w:r w:rsidRPr="00B37313" w:rsidDel="00B2178F">
          <w:rPr>
            <w:rFonts w:ascii="Arial" w:hAnsi="Arial" w:cs="Arial"/>
          </w:rPr>
          <w:delText>&lt;=</w:delText>
        </w:r>
      </w:del>
      <w:ins w:id="343" w:author="Charlie Bayne" w:date="2024-10-30T12:32:00Z" w16du:dateUtc="2024-10-30T19:32:00Z">
        <w:r w:rsidR="00B2178F">
          <w:rPr>
            <w:rFonts w:ascii="Arial" w:hAnsi="Arial" w:cs="Arial"/>
          </w:rPr>
          <w:t>≤</w:t>
        </w:r>
      </w:ins>
      <w:r w:rsidRPr="00B37313">
        <w:rPr>
          <w:rFonts w:ascii="Arial" w:hAnsi="Arial" w:cs="Arial"/>
        </w:rPr>
        <w:t xml:space="preserve"> 0.05) shared between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hen compared to healthy. </w:t>
      </w:r>
    </w:p>
    <w:p w14:paraId="0474AB40" w14:textId="77777777" w:rsidR="00B37313" w:rsidRPr="00B37313" w:rsidRDefault="00B37313" w:rsidP="00EF0D3A">
      <w:pPr>
        <w:spacing w:line="480" w:lineRule="auto"/>
        <w:rPr>
          <w:rFonts w:ascii="Arial" w:hAnsi="Arial" w:cs="Arial"/>
        </w:rPr>
      </w:pPr>
    </w:p>
    <w:p w14:paraId="0ADA5F50" w14:textId="77777777" w:rsidR="00B37313" w:rsidRPr="00B37313" w:rsidRDefault="00B37313" w:rsidP="00EF0D3A">
      <w:pPr>
        <w:spacing w:line="480" w:lineRule="auto"/>
        <w:rPr>
          <w:rFonts w:ascii="Arial" w:hAnsi="Arial" w:cs="Arial"/>
          <w:b/>
          <w:bCs/>
        </w:rPr>
      </w:pPr>
      <w:r w:rsidRPr="00B37313">
        <w:rPr>
          <w:rFonts w:ascii="Arial" w:hAnsi="Arial" w:cs="Arial"/>
          <w:b/>
          <w:bCs/>
        </w:rPr>
        <w:t>Figure 3. Untargeted Metabolomics Reveal Dramatic Differences Between Enterococcal Bacteremia and Healthy Plasma</w:t>
      </w:r>
    </w:p>
    <w:p w14:paraId="4ACAFA6F" w14:textId="167CA269" w:rsidR="003771D4" w:rsidRPr="003771D4" w:rsidRDefault="00B37313" w:rsidP="003771D4">
      <w:pPr>
        <w:pStyle w:val="ListParagraph"/>
        <w:numPr>
          <w:ilvl w:val="0"/>
          <w:numId w:val="4"/>
        </w:numPr>
        <w:spacing w:line="480" w:lineRule="auto"/>
        <w:rPr>
          <w:rFonts w:ascii="Arial" w:hAnsi="Arial" w:cs="Arial"/>
          <w:b/>
          <w:bCs/>
          <w:rPrChange w:id="344" w:author="Charlie Bayne" w:date="2024-08-13T11:44:00Z" w16du:dateUtc="2024-08-13T18:44:00Z">
            <w:rPr/>
          </w:rPrChange>
        </w:rPr>
      </w:pPr>
      <w:r w:rsidRPr="00B37313">
        <w:rPr>
          <w:rFonts w:ascii="Arial" w:hAnsi="Arial" w:cs="Arial"/>
        </w:rPr>
        <w:t xml:space="preserve">Volcano plot comparing log2 fold change and FDR adjusted p values resulting from t tests of normalized metabolite abundances comparing infected to healthy. </w:t>
      </w:r>
      <w:ins w:id="345" w:author="Charlie Bayne" w:date="2024-08-13T11:44:00Z" w16du:dateUtc="2024-08-13T18:44:00Z">
        <w:r w:rsidR="00F10214">
          <w:rPr>
            <w:rFonts w:ascii="Arial" w:hAnsi="Arial" w:cs="Arial"/>
          </w:rPr>
          <w:t>No s</w:t>
        </w:r>
      </w:ins>
      <w:ins w:id="346" w:author="Charlie Bayne" w:date="2024-08-13T11:45:00Z" w16du:dateUtc="2024-08-13T18:45:00Z">
        <w:r w:rsidR="00F10214">
          <w:rPr>
            <w:rFonts w:ascii="Arial" w:hAnsi="Arial" w:cs="Arial"/>
          </w:rPr>
          <w:t xml:space="preserve">pectral match (red points) indicates features that did not produce a spectral match </w:t>
        </w:r>
      </w:ins>
      <w:ins w:id="347" w:author="Charlie Bayne" w:date="2024-08-13T11:46:00Z" w16du:dateUtc="2024-08-13T18:46:00Z">
        <w:r w:rsidR="00F10214">
          <w:rPr>
            <w:rFonts w:ascii="Arial" w:hAnsi="Arial" w:cs="Arial"/>
          </w:rPr>
          <w:t>to any</w:t>
        </w:r>
      </w:ins>
      <w:ins w:id="348" w:author="Charlie Bayne" w:date="2024-08-13T11:45:00Z" w16du:dateUtc="2024-08-13T18:45:00Z">
        <w:r w:rsidR="00F10214">
          <w:rPr>
            <w:rFonts w:ascii="Arial" w:hAnsi="Arial" w:cs="Arial"/>
          </w:rPr>
          <w:t xml:space="preserve"> of the</w:t>
        </w:r>
      </w:ins>
      <w:ins w:id="349" w:author="Charlie Bayne" w:date="2024-08-13T11:46:00Z" w16du:dateUtc="2024-08-13T18:46:00Z">
        <w:r w:rsidR="00F10214">
          <w:rPr>
            <w:rFonts w:ascii="Arial" w:hAnsi="Arial" w:cs="Arial"/>
          </w:rPr>
          <w:t xml:space="preserve"> metabolites</w:t>
        </w:r>
      </w:ins>
      <w:ins w:id="350" w:author="Charlie Bayne" w:date="2024-08-13T11:45:00Z" w16du:dateUtc="2024-08-13T18:45:00Z">
        <w:r w:rsidR="00F10214">
          <w:rPr>
            <w:rFonts w:ascii="Arial" w:hAnsi="Arial" w:cs="Arial"/>
          </w:rPr>
          <w:t xml:space="preserve"> in the GNPS database, while spectral match (blue points) </w:t>
        </w:r>
      </w:ins>
      <w:ins w:id="351" w:author="Charlie Bayne" w:date="2024-08-13T11:47:00Z" w16du:dateUtc="2024-08-13T18:47:00Z">
        <w:r w:rsidR="00F10214">
          <w:rPr>
            <w:rFonts w:ascii="Arial" w:hAnsi="Arial" w:cs="Arial"/>
          </w:rPr>
          <w:t>indicates</w:t>
        </w:r>
      </w:ins>
      <w:ins w:id="352" w:author="Charlie Bayne" w:date="2024-08-13T11:45:00Z" w16du:dateUtc="2024-08-13T18:45:00Z">
        <w:r w:rsidR="00F10214">
          <w:rPr>
            <w:rFonts w:ascii="Arial" w:hAnsi="Arial" w:cs="Arial"/>
          </w:rPr>
          <w:t xml:space="preserve"> features that </w:t>
        </w:r>
      </w:ins>
      <w:ins w:id="353" w:author="Charlie Bayne" w:date="2024-08-13T11:46:00Z" w16du:dateUtc="2024-08-13T18:46:00Z">
        <w:r w:rsidR="00F10214">
          <w:rPr>
            <w:rFonts w:ascii="Arial" w:hAnsi="Arial" w:cs="Arial"/>
          </w:rPr>
          <w:t xml:space="preserve">produced a spectral match to metabolites in the GNPS database. </w:t>
        </w:r>
      </w:ins>
    </w:p>
    <w:p w14:paraId="3EEA631C" w14:textId="77777777" w:rsidR="00B37313" w:rsidRPr="00B37313" w:rsidRDefault="00B37313" w:rsidP="00EF0D3A">
      <w:pPr>
        <w:pStyle w:val="ListParagraph"/>
        <w:numPr>
          <w:ilvl w:val="0"/>
          <w:numId w:val="4"/>
        </w:numPr>
        <w:spacing w:line="480" w:lineRule="auto"/>
        <w:rPr>
          <w:rFonts w:ascii="Arial" w:hAnsi="Arial" w:cs="Arial"/>
          <w:b/>
          <w:bCs/>
        </w:rPr>
      </w:pPr>
      <w:r w:rsidRPr="00B37313">
        <w:rPr>
          <w:rFonts w:ascii="Arial" w:hAnsi="Arial" w:cs="Arial"/>
        </w:rPr>
        <w:t xml:space="preserve">Count of the number of metabolite features identified in this study. </w:t>
      </w:r>
    </w:p>
    <w:p w14:paraId="40E9100C" w14:textId="5A10C0EC" w:rsidR="00B37313" w:rsidRPr="00B37313" w:rsidRDefault="00B37313" w:rsidP="00EF0D3A">
      <w:pPr>
        <w:pStyle w:val="ListParagraph"/>
        <w:numPr>
          <w:ilvl w:val="0"/>
          <w:numId w:val="4"/>
        </w:numPr>
        <w:spacing w:line="480" w:lineRule="auto"/>
        <w:rPr>
          <w:rFonts w:ascii="Arial" w:hAnsi="Arial" w:cs="Arial"/>
        </w:rPr>
      </w:pPr>
      <w:r w:rsidRPr="00B37313">
        <w:rPr>
          <w:rFonts w:ascii="Arial" w:hAnsi="Arial" w:cs="Arial"/>
        </w:rPr>
        <w:t xml:space="preserve">Enrichment analysis of metabolite spectral matches found to be significantly different (p adj </w:t>
      </w:r>
      <w:del w:id="354" w:author="Charlie Bayne" w:date="2024-10-30T12:32:00Z" w16du:dateUtc="2024-10-30T19:32:00Z">
        <w:r w:rsidRPr="00B37313" w:rsidDel="00B2178F">
          <w:rPr>
            <w:rFonts w:ascii="Arial" w:hAnsi="Arial" w:cs="Arial"/>
          </w:rPr>
          <w:delText>&lt;=</w:delText>
        </w:r>
      </w:del>
      <w:ins w:id="355" w:author="Charlie Bayne" w:date="2024-10-30T12:32:00Z" w16du:dateUtc="2024-10-30T19:32:00Z">
        <w:r w:rsidR="00B2178F">
          <w:rPr>
            <w:rFonts w:ascii="Arial" w:hAnsi="Arial" w:cs="Arial"/>
          </w:rPr>
          <w:t>≤</w:t>
        </w:r>
      </w:ins>
      <w:r w:rsidRPr="00B37313">
        <w:rPr>
          <w:rFonts w:ascii="Arial" w:hAnsi="Arial" w:cs="Arial"/>
        </w:rPr>
        <w:t xml:space="preserve"> 0.05) in infected patients relative to healthy. Colors show bile acid class (blue = primary bile aid, teal = conjugated primary bile acid, and green = conjugated secondary bile acid). RID12051 and RID17592 are features corresponding to spectral matches to (((3a,6b,7b)-3,6,7-trihydroxy-24-oxocholan-24-</w:t>
      </w:r>
      <w:proofErr w:type="gramStart"/>
      <w:r w:rsidRPr="00B37313">
        <w:rPr>
          <w:rFonts w:ascii="Arial" w:hAnsi="Arial" w:cs="Arial"/>
        </w:rPr>
        <w:t>yl)amino</w:t>
      </w:r>
      <w:proofErr w:type="gramEnd"/>
      <w:r w:rsidRPr="00B37313">
        <w:rPr>
          <w:rFonts w:ascii="Arial" w:hAnsi="Arial" w:cs="Arial"/>
        </w:rPr>
        <w:t>)ethanesulfonic acid and (((3a,12b)-3,12-dihydroxy-24-oxocholan-24-yl)amino)ethanesulfonic acid respectively.</w:t>
      </w:r>
    </w:p>
    <w:p w14:paraId="48198542" w14:textId="77777777" w:rsidR="00B37313" w:rsidRPr="00B37313" w:rsidRDefault="00B37313" w:rsidP="00EF0D3A">
      <w:pPr>
        <w:pStyle w:val="ListParagraph"/>
        <w:numPr>
          <w:ilvl w:val="0"/>
          <w:numId w:val="4"/>
        </w:numPr>
        <w:spacing w:line="480" w:lineRule="auto"/>
        <w:rPr>
          <w:rFonts w:ascii="Arial" w:hAnsi="Arial" w:cs="Arial"/>
        </w:rPr>
      </w:pPr>
      <w:r w:rsidRPr="00B37313">
        <w:rPr>
          <w:rFonts w:ascii="Arial" w:hAnsi="Arial" w:cs="Arial"/>
        </w:rPr>
        <w:t>Evaluation of the top 2 performing metabolite spectral matches as ranked using ensemble feature selection for distinguishing enterococcal bacteremia patients from healthy. Violin plot statistics indicate results of t-tests.</w:t>
      </w:r>
    </w:p>
    <w:p w14:paraId="161A1A35" w14:textId="77777777" w:rsidR="00B37313" w:rsidRPr="00B37313" w:rsidRDefault="00B37313" w:rsidP="00EF0D3A">
      <w:pPr>
        <w:spacing w:line="480" w:lineRule="auto"/>
        <w:rPr>
          <w:rFonts w:ascii="Arial" w:hAnsi="Arial" w:cs="Arial"/>
        </w:rPr>
      </w:pPr>
    </w:p>
    <w:p w14:paraId="026C25F2"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4. Untargeted Prote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w:t>
      </w:r>
    </w:p>
    <w:p w14:paraId="09F85B5B" w14:textId="77777777" w:rsidR="00B37313" w:rsidRPr="00B37313" w:rsidRDefault="00B37313" w:rsidP="00EF0D3A">
      <w:pPr>
        <w:pStyle w:val="ListParagraph"/>
        <w:numPr>
          <w:ilvl w:val="0"/>
          <w:numId w:val="5"/>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w:t>
      </w:r>
      <w:r w:rsidRPr="00B37313">
        <w:rPr>
          <w:rFonts w:ascii="Arial" w:hAnsi="Arial" w:cs="Arial"/>
          <w:i/>
          <w:iCs/>
        </w:rPr>
        <w:t>E. faecalis</w:t>
      </w:r>
      <w:r w:rsidRPr="00B37313">
        <w:rPr>
          <w:rFonts w:ascii="Arial" w:hAnsi="Arial" w:cs="Arial"/>
        </w:rPr>
        <w:t xml:space="preserve"> and </w:t>
      </w:r>
      <w:r w:rsidRPr="00B37313">
        <w:rPr>
          <w:rFonts w:ascii="Arial" w:hAnsi="Arial" w:cs="Arial"/>
          <w:i/>
          <w:iCs/>
        </w:rPr>
        <w:t>E. faecium</w:t>
      </w:r>
      <w:r w:rsidRPr="00B37313">
        <w:rPr>
          <w:rFonts w:ascii="Arial" w:hAnsi="Arial" w:cs="Arial"/>
        </w:rPr>
        <w:t xml:space="preserve"> infected patients.</w:t>
      </w:r>
    </w:p>
    <w:p w14:paraId="17D56C82" w14:textId="4FC611DF"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w:t>
      </w:r>
      <w:del w:id="356" w:author="Charlie Bayne" w:date="2024-10-30T12:32:00Z" w16du:dateUtc="2024-10-30T19:32:00Z">
        <w:r w:rsidRPr="00B37313" w:rsidDel="00B2178F">
          <w:rPr>
            <w:rFonts w:ascii="Arial" w:hAnsi="Arial" w:cs="Arial"/>
          </w:rPr>
          <w:delText>&lt;=</w:delText>
        </w:r>
      </w:del>
      <w:ins w:id="357" w:author="Charlie Bayne" w:date="2024-10-30T12:32:00Z" w16du:dateUtc="2024-10-30T19:32:00Z">
        <w:r w:rsidR="00B2178F">
          <w:rPr>
            <w:rFonts w:ascii="Arial" w:hAnsi="Arial" w:cs="Arial"/>
          </w:rPr>
          <w:t>≤</w:t>
        </w:r>
      </w:ins>
      <w:r w:rsidRPr="00B37313">
        <w:rPr>
          <w:rFonts w:ascii="Arial" w:hAnsi="Arial" w:cs="Arial"/>
        </w:rPr>
        <w:t xml:space="preserve"> 0.05) in proteins significantly more abundant in Enterococcus faecalis patients relative to Enterococcus faecium. </w:t>
      </w:r>
    </w:p>
    <w:p w14:paraId="71B07568"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Immunoglobulin abundances compared across patients with </w:t>
      </w:r>
      <w:r w:rsidRPr="00B37313">
        <w:rPr>
          <w:rFonts w:ascii="Arial" w:hAnsi="Arial" w:cs="Arial"/>
          <w:i/>
          <w:iCs/>
        </w:rPr>
        <w:t>E. faecalis</w:t>
      </w:r>
      <w:r w:rsidRPr="00B37313">
        <w:rPr>
          <w:rFonts w:ascii="Arial" w:hAnsi="Arial" w:cs="Arial"/>
        </w:rPr>
        <w:t xml:space="preserve"> or </w:t>
      </w:r>
      <w:r w:rsidRPr="00B37313">
        <w:rPr>
          <w:rFonts w:ascii="Arial" w:hAnsi="Arial" w:cs="Arial"/>
          <w:i/>
          <w:iCs/>
        </w:rPr>
        <w:t>E. faecium</w:t>
      </w:r>
      <w:r w:rsidRPr="00B37313">
        <w:rPr>
          <w:rFonts w:ascii="Arial" w:hAnsi="Arial" w:cs="Arial"/>
        </w:rPr>
        <w:t xml:space="preserve"> bacteremia and healthy volunteers. Statistics indicate result of t-tests adjusted for multiple comparisons. </w:t>
      </w:r>
    </w:p>
    <w:p w14:paraId="1994FE99"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in proteins significantly more abundant in Enterococcus faecium patients relative to Enterococcus faecalis. </w:t>
      </w:r>
    </w:p>
    <w:p w14:paraId="03F7ED5B"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Top 2 performing protein biomarkers as ranked using ensemble feature selection for distinguishing patients infected with </w:t>
      </w:r>
      <w:r w:rsidRPr="00B37313">
        <w:rPr>
          <w:rFonts w:ascii="Arial" w:hAnsi="Arial" w:cs="Arial"/>
          <w:i/>
          <w:iCs/>
        </w:rPr>
        <w:t>Enterococcus faecalis</w:t>
      </w:r>
      <w:r w:rsidRPr="00B37313">
        <w:rPr>
          <w:rFonts w:ascii="Arial" w:hAnsi="Arial" w:cs="Arial"/>
        </w:rPr>
        <w:t xml:space="preserve"> from those infected with </w:t>
      </w:r>
      <w:r w:rsidRPr="00B37313">
        <w:rPr>
          <w:rFonts w:ascii="Arial" w:hAnsi="Arial" w:cs="Arial"/>
          <w:i/>
          <w:iCs/>
        </w:rPr>
        <w:t>Enterococcus faecium</w:t>
      </w:r>
      <w:r w:rsidRPr="00B37313">
        <w:rPr>
          <w:rFonts w:ascii="Arial" w:hAnsi="Arial" w:cs="Arial"/>
        </w:rPr>
        <w:t>. Violin plot statistics indicate results of t-tests.</w:t>
      </w:r>
    </w:p>
    <w:p w14:paraId="59597142" w14:textId="77777777" w:rsidR="00B37313" w:rsidRPr="00B37313" w:rsidRDefault="00B37313" w:rsidP="00EF0D3A">
      <w:pPr>
        <w:spacing w:line="480" w:lineRule="auto"/>
        <w:rPr>
          <w:rFonts w:ascii="Arial" w:hAnsi="Arial" w:cs="Arial"/>
          <w:b/>
          <w:bCs/>
        </w:rPr>
      </w:pPr>
    </w:p>
    <w:p w14:paraId="575AC977" w14:textId="77777777" w:rsidR="00B37313" w:rsidRPr="00B37313" w:rsidRDefault="00B37313" w:rsidP="00EF0D3A">
      <w:pPr>
        <w:spacing w:line="480" w:lineRule="auto"/>
        <w:rPr>
          <w:rFonts w:ascii="Arial" w:hAnsi="Arial" w:cs="Arial"/>
        </w:rPr>
      </w:pPr>
    </w:p>
    <w:p w14:paraId="50EFC7ED"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5. Untargeted Metabol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  </w:t>
      </w:r>
    </w:p>
    <w:p w14:paraId="19D5A5F1" w14:textId="77777777" w:rsidR="00B37313" w:rsidRPr="00B37313" w:rsidRDefault="00B37313" w:rsidP="00EF0D3A">
      <w:pPr>
        <w:pStyle w:val="ListParagraph"/>
        <w:numPr>
          <w:ilvl w:val="0"/>
          <w:numId w:val="6"/>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comparing </w:t>
      </w:r>
      <w:r w:rsidRPr="00B37313">
        <w:rPr>
          <w:rFonts w:ascii="Arial" w:hAnsi="Arial" w:cs="Arial"/>
          <w:i/>
          <w:iCs/>
        </w:rPr>
        <w:t>E. faecalis</w:t>
      </w:r>
      <w:r w:rsidRPr="00B37313">
        <w:rPr>
          <w:rFonts w:ascii="Arial" w:hAnsi="Arial" w:cs="Arial"/>
        </w:rPr>
        <w:t xml:space="preserve"> to </w:t>
      </w:r>
      <w:r w:rsidRPr="00B37313">
        <w:rPr>
          <w:rFonts w:ascii="Arial" w:hAnsi="Arial" w:cs="Arial"/>
          <w:i/>
          <w:iCs/>
        </w:rPr>
        <w:t>E. faecium</w:t>
      </w:r>
      <w:r w:rsidRPr="00B37313">
        <w:rPr>
          <w:rFonts w:ascii="Arial" w:hAnsi="Arial" w:cs="Arial"/>
        </w:rPr>
        <w:t xml:space="preserve">. </w:t>
      </w:r>
    </w:p>
    <w:p w14:paraId="344BD609" w14:textId="77777777" w:rsidR="00B37313" w:rsidRPr="00B37313" w:rsidRDefault="00B37313" w:rsidP="00EF0D3A">
      <w:pPr>
        <w:pStyle w:val="ListParagraph"/>
        <w:numPr>
          <w:ilvl w:val="0"/>
          <w:numId w:val="6"/>
        </w:numPr>
        <w:spacing w:line="480" w:lineRule="auto"/>
        <w:rPr>
          <w:rFonts w:ascii="Arial" w:hAnsi="Arial" w:cs="Arial"/>
        </w:rPr>
      </w:pPr>
      <w:r w:rsidRPr="00B37313">
        <w:rPr>
          <w:rFonts w:ascii="Arial" w:hAnsi="Arial" w:cs="Arial"/>
        </w:rPr>
        <w:t>Evaluation of top 2 performing putatively identified metabolite spectra matches as ranked using ensemble feature selection for distinguishing enterococcal bacteremia patients from healthy. Violin plot statistics indicate results of t-tests.</w:t>
      </w:r>
    </w:p>
    <w:p w14:paraId="5C5ED5AF" w14:textId="77777777" w:rsidR="00B37313" w:rsidRPr="00B37313" w:rsidRDefault="00B37313" w:rsidP="00EF0D3A">
      <w:pPr>
        <w:pStyle w:val="ListParagraph"/>
        <w:spacing w:line="480" w:lineRule="auto"/>
        <w:rPr>
          <w:rFonts w:ascii="Arial" w:hAnsi="Arial" w:cs="Arial"/>
          <w:b/>
          <w:bCs/>
        </w:rPr>
      </w:pPr>
    </w:p>
    <w:p w14:paraId="3D38802D" w14:textId="77777777" w:rsidR="00B37313" w:rsidRPr="00B37313" w:rsidRDefault="00B37313" w:rsidP="00EF0D3A">
      <w:pPr>
        <w:spacing w:line="480" w:lineRule="auto"/>
        <w:rPr>
          <w:rFonts w:ascii="Arial" w:hAnsi="Arial" w:cs="Arial"/>
          <w:b/>
          <w:bCs/>
        </w:rPr>
      </w:pPr>
    </w:p>
    <w:p w14:paraId="3B9A23E0"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6. Multi-omic Discrimination of Mortality from Survival. </w:t>
      </w:r>
    </w:p>
    <w:p w14:paraId="235F26F0" w14:textId="77777777" w:rsidR="00B37313" w:rsidRPr="00B37313" w:rsidRDefault="00B37313" w:rsidP="00EF0D3A">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patients who suffered mortality during admission to those who survived. </w:t>
      </w:r>
    </w:p>
    <w:p w14:paraId="14658182" w14:textId="7CA886AD"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w:t>
      </w:r>
      <w:del w:id="358" w:author="Charlie Bayne" w:date="2024-10-30T12:32:00Z" w16du:dateUtc="2024-10-30T19:32:00Z">
        <w:r w:rsidRPr="00B37313" w:rsidDel="00B2178F">
          <w:rPr>
            <w:rFonts w:ascii="Arial" w:hAnsi="Arial" w:cs="Arial"/>
          </w:rPr>
          <w:delText>&lt;=</w:delText>
        </w:r>
      </w:del>
      <w:ins w:id="359" w:author="Charlie Bayne" w:date="2024-10-30T12:32:00Z" w16du:dateUtc="2024-10-30T19:32:00Z">
        <w:r w:rsidR="00B2178F">
          <w:rPr>
            <w:rFonts w:ascii="Arial" w:hAnsi="Arial" w:cs="Arial"/>
          </w:rPr>
          <w:t>≤</w:t>
        </w:r>
      </w:ins>
      <w:r w:rsidRPr="00B37313">
        <w:rPr>
          <w:rFonts w:ascii="Arial" w:hAnsi="Arial" w:cs="Arial"/>
        </w:rPr>
        <w:t xml:space="preserve"> 0.05) in mortality relative to survival. </w:t>
      </w:r>
    </w:p>
    <w:p w14:paraId="1526142C" w14:textId="6843A5EA"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w:t>
      </w:r>
      <w:del w:id="360" w:author="Charlie Bayne" w:date="2024-10-30T12:32:00Z" w16du:dateUtc="2024-10-30T19:32:00Z">
        <w:r w:rsidRPr="00B37313" w:rsidDel="00B2178F">
          <w:rPr>
            <w:rFonts w:ascii="Arial" w:hAnsi="Arial" w:cs="Arial"/>
          </w:rPr>
          <w:delText>&lt;=</w:delText>
        </w:r>
      </w:del>
      <w:ins w:id="361" w:author="Charlie Bayne" w:date="2024-10-30T12:32:00Z" w16du:dateUtc="2024-10-30T19:32:00Z">
        <w:r w:rsidR="00B2178F">
          <w:rPr>
            <w:rFonts w:ascii="Arial" w:hAnsi="Arial" w:cs="Arial"/>
          </w:rPr>
          <w:t>≤</w:t>
        </w:r>
      </w:ins>
      <w:r w:rsidRPr="00B37313">
        <w:rPr>
          <w:rFonts w:ascii="Arial" w:hAnsi="Arial" w:cs="Arial"/>
        </w:rPr>
        <w:t xml:space="preserve"> 0.05) in survival relative to mortality. </w:t>
      </w:r>
    </w:p>
    <w:p w14:paraId="70E09B72"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Evaluation of top 2 performing protein biomarkers as ranked using ensemble feature selection for distinguishing mortality from survival. Violin plot statistics indicate results of t tests.</w:t>
      </w:r>
    </w:p>
    <w:p w14:paraId="73B85ED8" w14:textId="77777777" w:rsidR="00B37313" w:rsidRPr="00B37313" w:rsidRDefault="00B37313" w:rsidP="00EF0D3A">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observed when comparing patients who suffered mortality during admission to those who survived. </w:t>
      </w:r>
    </w:p>
    <w:p w14:paraId="13252B11" w14:textId="3A11933A" w:rsidR="00B37313" w:rsidRDefault="00B37313" w:rsidP="00EF0D3A">
      <w:pPr>
        <w:pStyle w:val="ListParagraph"/>
        <w:numPr>
          <w:ilvl w:val="0"/>
          <w:numId w:val="7"/>
        </w:numPr>
        <w:spacing w:line="480" w:lineRule="auto"/>
        <w:rPr>
          <w:rFonts w:ascii="Arial" w:hAnsi="Arial" w:cs="Arial"/>
        </w:rPr>
      </w:pPr>
      <w:r w:rsidRPr="00B37313">
        <w:rPr>
          <w:rFonts w:ascii="Arial" w:hAnsi="Arial" w:cs="Arial"/>
        </w:rPr>
        <w:t>Evaluation of top 2 performing metabolite spectral matches as ranked using ensemble feature selection for distinguishing mortality from survival. Violin plot statistics indicate results of t-tests.</w:t>
      </w:r>
    </w:p>
    <w:p w14:paraId="428DC0D5" w14:textId="77777777" w:rsidR="00EF0D3A" w:rsidRPr="00EF0D3A" w:rsidRDefault="00EF0D3A" w:rsidP="00EF0D3A">
      <w:pPr>
        <w:spacing w:line="480" w:lineRule="auto"/>
        <w:ind w:left="360"/>
        <w:rPr>
          <w:rFonts w:ascii="Arial" w:hAnsi="Arial" w:cs="Arial"/>
        </w:rPr>
      </w:pPr>
    </w:p>
    <w:p w14:paraId="7CABCD3E" w14:textId="4725E092" w:rsidR="00CF169D" w:rsidRDefault="00CF169D" w:rsidP="00B37313">
      <w:pPr>
        <w:rPr>
          <w:rFonts w:ascii="Arial" w:hAnsi="Arial" w:cs="Arial"/>
        </w:rPr>
      </w:pPr>
      <w:r w:rsidRPr="00B37313">
        <w:rPr>
          <w:rFonts w:ascii="Arial" w:hAnsi="Arial" w:cs="Arial"/>
        </w:rPr>
        <w:t>Supplemental Figure 1. See Attached Files</w:t>
      </w:r>
    </w:p>
    <w:p w14:paraId="41171CEB" w14:textId="77777777" w:rsidR="00B37313" w:rsidRPr="00B37313" w:rsidRDefault="00B37313" w:rsidP="00B37313">
      <w:pPr>
        <w:rPr>
          <w:rFonts w:ascii="Arial" w:hAnsi="Arial" w:cs="Arial"/>
        </w:rPr>
      </w:pP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0DE18CDA" w:rsidR="00A26F8E" w:rsidRDefault="000A602E" w:rsidP="000A602E">
      <w:pPr>
        <w:spacing w:line="480" w:lineRule="auto"/>
        <w:rPr>
          <w:ins w:id="362" w:author="Charlie Bayne" w:date="2024-10-30T12:32:00Z" w16du:dateUtc="2024-10-30T19:32:00Z"/>
          <w:rFonts w:ascii="Arial" w:hAnsi="Arial" w:cs="Arial"/>
        </w:rPr>
      </w:pPr>
      <w:r>
        <w:rPr>
          <w:rFonts w:ascii="Arial" w:hAnsi="Arial" w:cs="Arial"/>
        </w:rPr>
        <w:t>Supplemental Figure 10</w:t>
      </w:r>
      <w:r w:rsidR="00B37313">
        <w:rPr>
          <w:rFonts w:ascii="Arial" w:hAnsi="Arial" w:cs="Arial"/>
        </w:rPr>
        <w:t>.</w:t>
      </w:r>
      <w:r w:rsidRPr="000A602E">
        <w:rPr>
          <w:rFonts w:ascii="Arial" w:hAnsi="Arial" w:cs="Arial"/>
        </w:rPr>
        <w:t xml:space="preserve"> </w:t>
      </w:r>
      <w:r w:rsidRPr="00CF169D">
        <w:rPr>
          <w:rFonts w:ascii="Arial" w:hAnsi="Arial" w:cs="Arial"/>
        </w:rPr>
        <w:t>See Attached Files</w:t>
      </w:r>
    </w:p>
    <w:p w14:paraId="0817AC3C" w14:textId="66431E6C" w:rsidR="00B2178F" w:rsidRDefault="00B2178F" w:rsidP="000A602E">
      <w:pPr>
        <w:spacing w:line="480" w:lineRule="auto"/>
        <w:rPr>
          <w:ins w:id="363" w:author="Charlie Bayne" w:date="2024-10-30T12:33:00Z" w16du:dateUtc="2024-10-30T19:33:00Z"/>
          <w:rFonts w:ascii="Arial" w:hAnsi="Arial" w:cs="Arial"/>
        </w:rPr>
      </w:pPr>
      <w:ins w:id="364" w:author="Charlie Bayne" w:date="2024-10-30T12:32:00Z" w16du:dateUtc="2024-10-30T19:32:00Z">
        <w:r>
          <w:rPr>
            <w:rFonts w:ascii="Arial" w:hAnsi="Arial" w:cs="Arial"/>
          </w:rPr>
          <w:t>Supplemental Fig</w:t>
        </w:r>
      </w:ins>
      <w:ins w:id="365" w:author="Charlie Bayne" w:date="2024-10-30T12:33:00Z" w16du:dateUtc="2024-10-30T19:33:00Z">
        <w:r>
          <w:rPr>
            <w:rFonts w:ascii="Arial" w:hAnsi="Arial" w:cs="Arial"/>
          </w:rPr>
          <w:t>ure 11. See Attatched Files</w:t>
        </w:r>
      </w:ins>
    </w:p>
    <w:p w14:paraId="2D939B4B" w14:textId="56D63792" w:rsidR="00B2178F" w:rsidRDefault="00B2178F" w:rsidP="000A602E">
      <w:pPr>
        <w:spacing w:line="480" w:lineRule="auto"/>
        <w:rPr>
          <w:ins w:id="366" w:author="Charlie Bayne" w:date="2024-10-30T12:33:00Z" w16du:dateUtc="2024-10-30T19:33:00Z"/>
          <w:rFonts w:ascii="Arial" w:hAnsi="Arial" w:cs="Arial"/>
        </w:rPr>
      </w:pPr>
      <w:ins w:id="367" w:author="Charlie Bayne" w:date="2024-10-30T12:33:00Z" w16du:dateUtc="2024-10-30T19:33:00Z">
        <w:r>
          <w:rPr>
            <w:rFonts w:ascii="Arial" w:hAnsi="Arial" w:cs="Arial"/>
          </w:rPr>
          <w:t>Supplemental Figure 12. See Attatched Files</w:t>
        </w:r>
      </w:ins>
    </w:p>
    <w:p w14:paraId="4AB423DB" w14:textId="792AB1FC" w:rsidR="00B2178F" w:rsidRDefault="00B2178F" w:rsidP="000A602E">
      <w:pPr>
        <w:spacing w:line="480" w:lineRule="auto"/>
        <w:rPr>
          <w:rFonts w:ascii="Arial" w:hAnsi="Arial" w:cs="Arial"/>
        </w:rPr>
      </w:pPr>
      <w:ins w:id="368" w:author="Charlie Bayne" w:date="2024-10-30T12:33:00Z" w16du:dateUtc="2024-10-30T19:33:00Z">
        <w:r>
          <w:rPr>
            <w:rFonts w:ascii="Arial" w:hAnsi="Arial" w:cs="Arial"/>
          </w:rPr>
          <w:t>Supplemental Figure 13. See Attatched Files</w:t>
        </w:r>
      </w:ins>
    </w:p>
    <w:p w14:paraId="3560B00B" w14:textId="77777777" w:rsidR="00B37313" w:rsidRDefault="00B37313" w:rsidP="000A602E">
      <w:pPr>
        <w:spacing w:line="480" w:lineRule="auto"/>
        <w:rPr>
          <w:rFonts w:ascii="Arial" w:hAnsi="Arial" w:cs="Arial"/>
        </w:rPr>
      </w:pPr>
    </w:p>
    <w:p w14:paraId="2D230496" w14:textId="15DD6097" w:rsidR="00B37313" w:rsidRDefault="00B37313" w:rsidP="000A602E">
      <w:pPr>
        <w:spacing w:line="480" w:lineRule="auto"/>
        <w:rPr>
          <w:rFonts w:ascii="Arial" w:hAnsi="Arial" w:cs="Arial"/>
        </w:rPr>
      </w:pPr>
      <w:r>
        <w:rPr>
          <w:rFonts w:ascii="Arial" w:hAnsi="Arial" w:cs="Arial"/>
        </w:rPr>
        <w:t>Supplemental Figure Legends. See Attached Files</w:t>
      </w:r>
    </w:p>
    <w:p w14:paraId="1DE4018F" w14:textId="77777777" w:rsidR="00A26F8E" w:rsidRDefault="00A26F8E" w:rsidP="000A602E">
      <w:pPr>
        <w:spacing w:line="480" w:lineRule="auto"/>
        <w:rPr>
          <w:rFonts w:ascii="Arial" w:hAnsi="Arial" w:cs="Arial"/>
        </w:rPr>
      </w:pPr>
    </w:p>
    <w:p w14:paraId="27B635D8" w14:textId="4CAA5796" w:rsidR="00A26F8E" w:rsidRDefault="00A26F8E" w:rsidP="00A26F8E">
      <w:pPr>
        <w:spacing w:line="480" w:lineRule="auto"/>
        <w:rPr>
          <w:rFonts w:ascii="Arial" w:hAnsi="Arial" w:cs="Arial"/>
        </w:rPr>
      </w:pPr>
      <w:r>
        <w:rPr>
          <w:rFonts w:ascii="Arial" w:hAnsi="Arial" w:cs="Arial"/>
        </w:rPr>
        <w:t>Supplemental Table 1</w:t>
      </w:r>
      <w:r w:rsidR="00B37313">
        <w:rPr>
          <w:rFonts w:ascii="Arial" w:hAnsi="Arial" w:cs="Arial"/>
        </w:rPr>
        <w:t xml:space="preserve">. </w:t>
      </w:r>
      <w:r w:rsidRPr="00CF169D">
        <w:rPr>
          <w:rFonts w:ascii="Arial" w:hAnsi="Arial" w:cs="Arial"/>
        </w:rPr>
        <w:t>See Attached Files</w:t>
      </w:r>
    </w:p>
    <w:p w14:paraId="143C7351" w14:textId="413FEE6B" w:rsidR="00A26F8E" w:rsidRDefault="00A26F8E" w:rsidP="00A26F8E">
      <w:pPr>
        <w:spacing w:line="480" w:lineRule="auto"/>
        <w:rPr>
          <w:rFonts w:ascii="Arial" w:hAnsi="Arial" w:cs="Arial"/>
        </w:rPr>
      </w:pPr>
      <w:r>
        <w:rPr>
          <w:rFonts w:ascii="Arial" w:hAnsi="Arial" w:cs="Arial"/>
        </w:rPr>
        <w:t>Supplemental Table 2</w:t>
      </w:r>
      <w:r w:rsidR="00B37313">
        <w:rPr>
          <w:rFonts w:ascii="Arial" w:hAnsi="Arial" w:cs="Arial"/>
        </w:rPr>
        <w:t>.</w:t>
      </w:r>
      <w:r w:rsidRPr="000A602E">
        <w:rPr>
          <w:rFonts w:ascii="Arial" w:hAnsi="Arial" w:cs="Arial"/>
        </w:rPr>
        <w:t xml:space="preserve"> </w:t>
      </w:r>
      <w:r w:rsidRPr="00CF169D">
        <w:rPr>
          <w:rFonts w:ascii="Arial" w:hAnsi="Arial" w:cs="Arial"/>
        </w:rPr>
        <w:t>See Attached Files</w:t>
      </w:r>
    </w:p>
    <w:p w14:paraId="648CF566" w14:textId="77777777" w:rsidR="00B37313" w:rsidRDefault="00B37313" w:rsidP="00A26F8E">
      <w:pPr>
        <w:spacing w:line="480" w:lineRule="auto"/>
        <w:rPr>
          <w:rFonts w:ascii="Arial" w:hAnsi="Arial" w:cs="Arial"/>
        </w:rPr>
      </w:pPr>
    </w:p>
    <w:p w14:paraId="72903C60" w14:textId="12BC5D6A" w:rsidR="00B37313" w:rsidRPr="00CF169D" w:rsidRDefault="00B37313" w:rsidP="00A26F8E">
      <w:pPr>
        <w:spacing w:line="480" w:lineRule="auto"/>
        <w:rPr>
          <w:rFonts w:ascii="Arial" w:hAnsi="Arial" w:cs="Arial"/>
        </w:rPr>
      </w:pPr>
      <w:r>
        <w:rPr>
          <w:rFonts w:ascii="Arial" w:hAnsi="Arial" w:cs="Arial"/>
        </w:rPr>
        <w:t>Supplemental Table Legends. 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04095B1A" w14:textId="77777777" w:rsidR="005708FD" w:rsidRPr="005708FD" w:rsidRDefault="00272006" w:rsidP="005708FD">
      <w:pPr>
        <w:pStyle w:val="Bibliography"/>
      </w:pPr>
      <w:r>
        <w:fldChar w:fldCharType="begin"/>
      </w:r>
      <w:r w:rsidR="00090699">
        <w:instrText xml:space="preserve"> ADDIN ZOTERO_BIBL {"uncited":[],"omitted":[],"custom":[[["http://zotero.org/users/6494753/items/I5W2K52D"],"18.\\tab{}Wozniak, J. M. {\\i{}et al.} Mortality Risk Profiling of {\\i{}Staphylococcus aureus} Bacteremia by Multi-omic Serum Analysis Reveals Early Predictive and Pathogenic Signatures. {\\i{}Cell} {\\b{}182}, 1311-1327.e14 (2020)."],[["http://zotero.org/users/6494753/items/76UU3CZP"],"10.\\tab{}Chow, J. W., Davidson, A., Sanford, E. &amp; Zervos, M. J. Superinfection with {\\i{}Enterococcus faecalis} During Quinupristin/Dalfopristin Therapy. {\\i{}Clinical Infectious Diseases} {\\b{}24}, 91\\uc0\\u8211{}92 (1997)."],[["http://zotero.org/users/6494753/items/DR9R5UJC"],"9.\\tab{}Herrero, I. A., Issa, N. C. &amp; Patel, R. Nosocomial Spread of Linezolid-Resistant, Vancomycin-Resistant {\\i{}Enterococcus faecium.} {\\i{}N Engl J Med} {\\b{}346}, 867\\uc0\\u8211{}869 (2002)."],[["http://zotero.org/users/6494753/items/ABIGDYA4"],"11.\\tab{}Sabol Kathryn {\\i{}et al.} Emergence of Daptomycin Resistance in {\\i{}Enterococcus faecium} during Daptomycin Therapy. {\\i{}Antimicrobial Agents and Chemotherapy} {\\b{}49}, 1664\\uc0\\u8211{}1665 (2005)."],[["http://zotero.org/users/6494753/items/GSA3XXN6"],"33.\\tab{}Li, H. seqtk. Toolkit for processing sequences in FASTA/Q formats. https://github.com/lh3/seqtk. (2023)."],[["http://zotero.org/users/6494753/items/HZUPS6I4"],"37.\\tab{}Wright, C. &amp; Wykes, M. Medaka. Sequence correction provided by ONT Research. https://github.com/nanoporetech/medaka. (2023)."],[["http://zotero.org/users/6494753/items/A593NSX3"],"40.\\tab{}Trizna, M. assembly_stats. Calculates both scaffold and contig statistics (N50, L50, etc.) from a scaffold FASTA file. https://github.com/MikeTrizna/assembly_stats. (2020)."],[["http://zotero.org/users/6494753/items/PJMCF5Y2"],"38.\\tab{}Seeman, T. mlst. Scan contig files against PubMLST typing schemes. https://github.com/tseemann/mlst. (2022)."],[["http://zotero.org/users/6494753/items/ALCLVE7G"],"34.\\tab{}Wright, C., Griffiths, Sarah &amp; Parker, Matthew. wf-bacterial-genomes. Small varient calling for haploid samples. https://github.com/epi2me-labs/wf-bacterial-genomes. (2024)."],[["http://zotero.org/users/6494753/items/MP5I6ZNM"],"35.\\tab{}Palumbo, E. bamstats. A command line tool to compute mapping statistics from a BAM file. https://github.com/guigolab/bamstats. (2019)."],[["http://zotero.org/users/6494753/items/2GAFRG4U"],"51.\\tab{}Golden, G. J. {\\i{}et al.} Endothelial Heparan Sulfate Mediates Hepatic Neutrophil Trafficking and Injury during {\\i{}Staphylococcus aureus} Sepsis. {\\i{}mBio} {\\b{}12}, e01181-21 (2021)."]]} CSL_BIBLIOGRAPHY </w:instrText>
      </w:r>
      <w:r>
        <w:fldChar w:fldCharType="separate"/>
      </w:r>
      <w:r w:rsidR="005708FD" w:rsidRPr="005708FD">
        <w:t>1.</w:t>
      </w:r>
      <w:r w:rsidR="005708FD" w:rsidRPr="005708FD">
        <w:tab/>
        <w:t xml:space="preserve">Lebreton, F., Willems, R. J. L. &amp; Gilmore, M. S. Enterococcus Diversity, Origins in Nature, and Gut Colonization. in </w:t>
      </w:r>
      <w:r w:rsidR="005708FD" w:rsidRPr="005708FD">
        <w:rPr>
          <w:i/>
          <w:iCs/>
        </w:rPr>
        <w:t>Enterococci: From Commensals to Leading Causes of Drug Resistant Infection</w:t>
      </w:r>
      <w:r w:rsidR="005708FD" w:rsidRPr="005708FD">
        <w:t xml:space="preserve"> (Boston: Massachusetts Eye and Ear Infirmary, 2014).</w:t>
      </w:r>
    </w:p>
    <w:p w14:paraId="75F8B76E" w14:textId="77777777" w:rsidR="005708FD" w:rsidRPr="005708FD" w:rsidRDefault="005708FD" w:rsidP="005708FD">
      <w:pPr>
        <w:pStyle w:val="Bibliography"/>
      </w:pPr>
      <w:r w:rsidRPr="005708FD">
        <w:t>2.</w:t>
      </w:r>
      <w:r w:rsidRPr="005708FD">
        <w:tab/>
        <w:t xml:space="preserve">Krawczyk, B., Wityk, P., Gałęcka, M. &amp; Michalik, M. The Many Faces of Enterococcus spp.—Commensal, Probiotic and Opportunistic Pathogen. </w:t>
      </w:r>
      <w:r w:rsidRPr="005708FD">
        <w:rPr>
          <w:i/>
          <w:iCs/>
        </w:rPr>
        <w:t>Microorganisms</w:t>
      </w:r>
      <w:r w:rsidRPr="005708FD">
        <w:t xml:space="preserve"> </w:t>
      </w:r>
      <w:r w:rsidRPr="005708FD">
        <w:rPr>
          <w:b/>
          <w:bCs/>
        </w:rPr>
        <w:t>9</w:t>
      </w:r>
      <w:r w:rsidRPr="005708FD">
        <w:t>, 1900 (2021).</w:t>
      </w:r>
    </w:p>
    <w:p w14:paraId="61A1DFA2" w14:textId="77777777" w:rsidR="005708FD" w:rsidRPr="005708FD" w:rsidRDefault="005708FD" w:rsidP="005708FD">
      <w:pPr>
        <w:pStyle w:val="Bibliography"/>
      </w:pPr>
      <w:r w:rsidRPr="005708FD">
        <w:t>3.</w:t>
      </w:r>
      <w:r w:rsidRPr="005708FD">
        <w:tab/>
        <w:t xml:space="preserve">Hufnagel, M. </w:t>
      </w:r>
      <w:r w:rsidRPr="005708FD">
        <w:rPr>
          <w:i/>
          <w:iCs/>
        </w:rPr>
        <w:t>et al.</w:t>
      </w:r>
      <w:r w:rsidRPr="005708FD">
        <w:t xml:space="preserve"> Enterococcal colonization of infants in a neonatal intensive care unit: associated predictors, risk factors and seasonal patterns. </w:t>
      </w:r>
      <w:r w:rsidRPr="005708FD">
        <w:rPr>
          <w:i/>
          <w:iCs/>
        </w:rPr>
        <w:t>BMC Infect Dis</w:t>
      </w:r>
      <w:r w:rsidRPr="005708FD">
        <w:t xml:space="preserve"> </w:t>
      </w:r>
      <w:r w:rsidRPr="005708FD">
        <w:rPr>
          <w:b/>
          <w:bCs/>
        </w:rPr>
        <w:t>7</w:t>
      </w:r>
      <w:r w:rsidRPr="005708FD">
        <w:t>, 107 (2007).</w:t>
      </w:r>
    </w:p>
    <w:p w14:paraId="1A0D409E" w14:textId="77777777" w:rsidR="005708FD" w:rsidRPr="005708FD" w:rsidRDefault="005708FD" w:rsidP="005708FD">
      <w:pPr>
        <w:pStyle w:val="Bibliography"/>
      </w:pPr>
      <w:r w:rsidRPr="005708FD">
        <w:t>4.</w:t>
      </w:r>
      <w:r w:rsidRPr="005708FD">
        <w:tab/>
        <w:t xml:space="preserve">Schloissnig, S. </w:t>
      </w:r>
      <w:r w:rsidRPr="005708FD">
        <w:rPr>
          <w:i/>
          <w:iCs/>
        </w:rPr>
        <w:t>et al.</w:t>
      </w:r>
      <w:r w:rsidRPr="005708FD">
        <w:t xml:space="preserve"> Genomic variation landscape of the human gut microbiome. </w:t>
      </w:r>
      <w:r w:rsidRPr="005708FD">
        <w:rPr>
          <w:i/>
          <w:iCs/>
        </w:rPr>
        <w:t>Nature</w:t>
      </w:r>
      <w:r w:rsidRPr="005708FD">
        <w:t xml:space="preserve"> </w:t>
      </w:r>
      <w:r w:rsidRPr="005708FD">
        <w:rPr>
          <w:b/>
          <w:bCs/>
        </w:rPr>
        <w:t>493</w:t>
      </w:r>
      <w:r w:rsidRPr="005708FD">
        <w:t>, 45–50 (2013).</w:t>
      </w:r>
    </w:p>
    <w:p w14:paraId="09749D0E" w14:textId="77777777" w:rsidR="005708FD" w:rsidRPr="005708FD" w:rsidRDefault="005708FD" w:rsidP="005708FD">
      <w:pPr>
        <w:pStyle w:val="Bibliography"/>
      </w:pPr>
      <w:r w:rsidRPr="005708FD">
        <w:t>5.</w:t>
      </w:r>
      <w:r w:rsidRPr="005708FD">
        <w:tab/>
        <w:t xml:space="preserve">Lebreton, F. </w:t>
      </w:r>
      <w:r w:rsidRPr="005708FD">
        <w:rPr>
          <w:i/>
          <w:iCs/>
        </w:rPr>
        <w:t>et al.</w:t>
      </w:r>
      <w:r w:rsidRPr="005708FD">
        <w:t xml:space="preserve"> Tracing the Enterococci from Paleozoic Origins to the Hospital. </w:t>
      </w:r>
      <w:r w:rsidRPr="005708FD">
        <w:rPr>
          <w:i/>
          <w:iCs/>
        </w:rPr>
        <w:t>Cell</w:t>
      </w:r>
      <w:r w:rsidRPr="005708FD">
        <w:t xml:space="preserve"> </w:t>
      </w:r>
      <w:r w:rsidRPr="005708FD">
        <w:rPr>
          <w:b/>
          <w:bCs/>
        </w:rPr>
        <w:t>169</w:t>
      </w:r>
      <w:r w:rsidRPr="005708FD">
        <w:t>, 849-861.e13 (2017).</w:t>
      </w:r>
    </w:p>
    <w:p w14:paraId="59B9E9A4" w14:textId="77777777" w:rsidR="005708FD" w:rsidRPr="005708FD" w:rsidRDefault="005708FD" w:rsidP="005708FD">
      <w:pPr>
        <w:pStyle w:val="Bibliography"/>
      </w:pPr>
      <w:r w:rsidRPr="005708FD">
        <w:t>6.</w:t>
      </w:r>
      <w:r w:rsidRPr="005708FD">
        <w:tab/>
        <w:t xml:space="preserve">Fiore, E., Van Tyne, D. &amp; Gilmore, M. S. Pathogenicity of Enterococci. </w:t>
      </w:r>
      <w:r w:rsidRPr="005708FD">
        <w:rPr>
          <w:i/>
          <w:iCs/>
        </w:rPr>
        <w:t>Microbiol Spectr</w:t>
      </w:r>
      <w:r w:rsidRPr="005708FD">
        <w:t xml:space="preserve"> </w:t>
      </w:r>
      <w:r w:rsidRPr="005708FD">
        <w:rPr>
          <w:b/>
          <w:bCs/>
        </w:rPr>
        <w:t>7</w:t>
      </w:r>
      <w:r w:rsidRPr="005708FD">
        <w:t>, 7.4.9 (2019).</w:t>
      </w:r>
    </w:p>
    <w:p w14:paraId="4C452453" w14:textId="77777777" w:rsidR="005708FD" w:rsidRPr="005708FD" w:rsidRDefault="005708FD" w:rsidP="005708FD">
      <w:pPr>
        <w:pStyle w:val="Bibliography"/>
      </w:pPr>
      <w:r w:rsidRPr="005708FD">
        <w:t>7.</w:t>
      </w:r>
      <w:r w:rsidRPr="005708FD">
        <w:tab/>
        <w:t xml:space="preserve">Higuita, N. I. A. &amp; Huycke, M. M. Enterococcal Disease, Epidemiology, and Implications for Treatment. in </w:t>
      </w:r>
      <w:r w:rsidRPr="005708FD">
        <w:rPr>
          <w:i/>
          <w:iCs/>
        </w:rPr>
        <w:t>Enterococci: From Commensals to Leading Causes of Drug Resistant Infection</w:t>
      </w:r>
      <w:r w:rsidRPr="005708FD">
        <w:t xml:space="preserve"> (Boston: Massachusetts Eye and Ear Infirmary, 2014).</w:t>
      </w:r>
    </w:p>
    <w:p w14:paraId="138F65A3" w14:textId="77777777" w:rsidR="005708FD" w:rsidRPr="005708FD" w:rsidRDefault="005708FD" w:rsidP="005708FD">
      <w:pPr>
        <w:pStyle w:val="Bibliography"/>
      </w:pPr>
      <w:r w:rsidRPr="005708FD">
        <w:t>8.</w:t>
      </w:r>
      <w:r w:rsidRPr="005708FD">
        <w:tab/>
        <w:t xml:space="preserve">García-Solache, M. &amp; Rice, L. B. The Enterococcus: a Model of Adaptability to Its Environment. </w:t>
      </w:r>
      <w:r w:rsidRPr="005708FD">
        <w:rPr>
          <w:i/>
          <w:iCs/>
        </w:rPr>
        <w:t>Clin Microbiol Rev</w:t>
      </w:r>
      <w:r w:rsidRPr="005708FD">
        <w:t xml:space="preserve"> </w:t>
      </w:r>
      <w:r w:rsidRPr="005708FD">
        <w:rPr>
          <w:b/>
          <w:bCs/>
        </w:rPr>
        <w:t>32</w:t>
      </w:r>
      <w:r w:rsidRPr="005708FD">
        <w:t>, e00058-18 (2019).</w:t>
      </w:r>
    </w:p>
    <w:p w14:paraId="7F3ADDC0" w14:textId="77777777" w:rsidR="005708FD" w:rsidRPr="005708FD" w:rsidRDefault="005708FD" w:rsidP="005708FD">
      <w:pPr>
        <w:pStyle w:val="Bibliography"/>
      </w:pPr>
      <w:r w:rsidRPr="005708FD">
        <w:t>9.</w:t>
      </w:r>
      <w:r w:rsidRPr="005708FD">
        <w:tab/>
        <w:t xml:space="preserve">Herrero, I. A., Issa, N. C. &amp; Patel, R. Nosocomial Spread of Linezolid-Resistant, Vancomycin-Resistant </w:t>
      </w:r>
      <w:r w:rsidRPr="005708FD">
        <w:rPr>
          <w:i/>
          <w:iCs/>
        </w:rPr>
        <w:t>Enterococcus faecium.</w:t>
      </w:r>
      <w:r w:rsidRPr="005708FD">
        <w:t xml:space="preserve"> </w:t>
      </w:r>
      <w:r w:rsidRPr="005708FD">
        <w:rPr>
          <w:i/>
          <w:iCs/>
        </w:rPr>
        <w:t>N Engl J Med</w:t>
      </w:r>
      <w:r w:rsidRPr="005708FD">
        <w:t xml:space="preserve"> </w:t>
      </w:r>
      <w:r w:rsidRPr="005708FD">
        <w:rPr>
          <w:b/>
          <w:bCs/>
        </w:rPr>
        <w:t>346</w:t>
      </w:r>
      <w:r w:rsidRPr="005708FD">
        <w:t>, 867–869 (2002).</w:t>
      </w:r>
    </w:p>
    <w:p w14:paraId="105A1028" w14:textId="77777777" w:rsidR="005708FD" w:rsidRPr="005708FD" w:rsidRDefault="005708FD" w:rsidP="005708FD">
      <w:pPr>
        <w:pStyle w:val="Bibliography"/>
      </w:pPr>
      <w:r w:rsidRPr="005708FD">
        <w:t>10.</w:t>
      </w:r>
      <w:r w:rsidRPr="005708FD">
        <w:tab/>
        <w:t xml:space="preserve">Chow, J. W., Davidson, A., Sanford, E. &amp; Zervos, M. J. Superinfection with </w:t>
      </w:r>
      <w:r w:rsidRPr="005708FD">
        <w:rPr>
          <w:i/>
          <w:iCs/>
        </w:rPr>
        <w:t>Enterococcus faecalis</w:t>
      </w:r>
      <w:r w:rsidRPr="005708FD">
        <w:t xml:space="preserve"> During Quinupristin/Dalfopristin Therapy. </w:t>
      </w:r>
      <w:r w:rsidRPr="005708FD">
        <w:rPr>
          <w:i/>
          <w:iCs/>
        </w:rPr>
        <w:t>Clinical Infectious Diseases</w:t>
      </w:r>
      <w:r w:rsidRPr="005708FD">
        <w:t xml:space="preserve"> </w:t>
      </w:r>
      <w:r w:rsidRPr="005708FD">
        <w:rPr>
          <w:b/>
          <w:bCs/>
        </w:rPr>
        <w:t>24</w:t>
      </w:r>
      <w:r w:rsidRPr="005708FD">
        <w:t>, 91–92 (1997).</w:t>
      </w:r>
    </w:p>
    <w:p w14:paraId="6A2A7651" w14:textId="77777777" w:rsidR="005708FD" w:rsidRPr="005708FD" w:rsidRDefault="005708FD" w:rsidP="005708FD">
      <w:pPr>
        <w:pStyle w:val="Bibliography"/>
      </w:pPr>
      <w:r w:rsidRPr="005708FD">
        <w:t>11.</w:t>
      </w:r>
      <w:r w:rsidRPr="005708FD">
        <w:tab/>
        <w:t xml:space="preserve">Sabol Kathryn </w:t>
      </w:r>
      <w:r w:rsidRPr="005708FD">
        <w:rPr>
          <w:i/>
          <w:iCs/>
        </w:rPr>
        <w:t>et al.</w:t>
      </w:r>
      <w:r w:rsidRPr="005708FD">
        <w:t xml:space="preserve"> Emergence of Daptomycin Resistance in </w:t>
      </w:r>
      <w:r w:rsidRPr="005708FD">
        <w:rPr>
          <w:i/>
          <w:iCs/>
        </w:rPr>
        <w:t>Enterococcus faecium</w:t>
      </w:r>
      <w:r w:rsidRPr="005708FD">
        <w:t xml:space="preserve"> during Daptomycin Therapy. </w:t>
      </w:r>
      <w:r w:rsidRPr="005708FD">
        <w:rPr>
          <w:i/>
          <w:iCs/>
        </w:rPr>
        <w:t>Antimicrobial Agents and Chemotherapy</w:t>
      </w:r>
      <w:r w:rsidRPr="005708FD">
        <w:t xml:space="preserve"> </w:t>
      </w:r>
      <w:r w:rsidRPr="005708FD">
        <w:rPr>
          <w:b/>
          <w:bCs/>
        </w:rPr>
        <w:t>49</w:t>
      </w:r>
      <w:r w:rsidRPr="005708FD">
        <w:t>, 1664–1665 (2005).</w:t>
      </w:r>
    </w:p>
    <w:p w14:paraId="7A09EC92" w14:textId="77777777" w:rsidR="005708FD" w:rsidRPr="005708FD" w:rsidRDefault="005708FD" w:rsidP="005708FD">
      <w:pPr>
        <w:pStyle w:val="Bibliography"/>
      </w:pPr>
      <w:r w:rsidRPr="005708FD">
        <w:t>12.</w:t>
      </w:r>
      <w:r w:rsidRPr="005708FD">
        <w:tab/>
        <w:t xml:space="preserve">Arias, C. A. &amp; Murray, B. E. The rise of the Enterococcus: beyond vancomycin resistance. </w:t>
      </w:r>
      <w:r w:rsidRPr="005708FD">
        <w:rPr>
          <w:i/>
          <w:iCs/>
        </w:rPr>
        <w:t>Nat Rev Microbiol</w:t>
      </w:r>
      <w:r w:rsidRPr="005708FD">
        <w:t xml:space="preserve"> </w:t>
      </w:r>
      <w:r w:rsidRPr="005708FD">
        <w:rPr>
          <w:b/>
          <w:bCs/>
        </w:rPr>
        <w:t>10</w:t>
      </w:r>
      <w:r w:rsidRPr="005708FD">
        <w:t>, 266–278 (2012).</w:t>
      </w:r>
    </w:p>
    <w:p w14:paraId="69C59380" w14:textId="77777777" w:rsidR="005708FD" w:rsidRPr="005708FD" w:rsidRDefault="005708FD" w:rsidP="005708FD">
      <w:pPr>
        <w:pStyle w:val="Bibliography"/>
      </w:pPr>
      <w:r w:rsidRPr="005708FD">
        <w:t>13.</w:t>
      </w:r>
      <w:r w:rsidRPr="005708FD">
        <w:tab/>
        <w:t xml:space="preserve">Rogers, R. &amp; Rice, L. B. State-of-the-Art Review: Persistent Enterococcal Bacteremia. </w:t>
      </w:r>
      <w:r w:rsidRPr="005708FD">
        <w:rPr>
          <w:i/>
          <w:iCs/>
        </w:rPr>
        <w:t>Clinical Infectious Diseases</w:t>
      </w:r>
      <w:r w:rsidRPr="005708FD">
        <w:t xml:space="preserve"> ciad612 (2023) doi:10.1093/cid/ciad612.</w:t>
      </w:r>
    </w:p>
    <w:p w14:paraId="5BB87615" w14:textId="77777777" w:rsidR="005708FD" w:rsidRPr="005708FD" w:rsidRDefault="005708FD" w:rsidP="005708FD">
      <w:pPr>
        <w:pStyle w:val="Bibliography"/>
      </w:pPr>
      <w:r w:rsidRPr="005708FD">
        <w:t>14.</w:t>
      </w:r>
      <w:r w:rsidRPr="005708FD">
        <w:tab/>
        <w:t xml:space="preserve">Elizaga, M. L., Weinstein, R. A. &amp; Hayden, M. K. Patients in Long-Term Care Facilities: A Reservoir for Vancomycin-Resistant Enterococci. </w:t>
      </w:r>
      <w:r w:rsidRPr="005708FD">
        <w:rPr>
          <w:i/>
          <w:iCs/>
        </w:rPr>
        <w:t>Clinical Infectious Diseases</w:t>
      </w:r>
      <w:r w:rsidRPr="005708FD">
        <w:t xml:space="preserve"> </w:t>
      </w:r>
      <w:r w:rsidRPr="005708FD">
        <w:rPr>
          <w:b/>
          <w:bCs/>
        </w:rPr>
        <w:t>34</w:t>
      </w:r>
      <w:r w:rsidRPr="005708FD">
        <w:t>, 441–446 (2002).</w:t>
      </w:r>
    </w:p>
    <w:p w14:paraId="4E96E2A3" w14:textId="77777777" w:rsidR="005708FD" w:rsidRPr="005708FD" w:rsidRDefault="005708FD" w:rsidP="005708FD">
      <w:pPr>
        <w:pStyle w:val="Bibliography"/>
      </w:pPr>
      <w:r w:rsidRPr="005708FD">
        <w:t>15.</w:t>
      </w:r>
      <w:r w:rsidRPr="005708FD">
        <w:tab/>
        <w:t xml:space="preserve">Casadevall, A. &amp; Pirofski, L. Host‐Pathogen Interactions: The Attributes of Virulence. </w:t>
      </w:r>
      <w:r w:rsidRPr="005708FD">
        <w:rPr>
          <w:i/>
          <w:iCs/>
        </w:rPr>
        <w:t>J INFECT DIS</w:t>
      </w:r>
      <w:r w:rsidRPr="005708FD">
        <w:t xml:space="preserve"> </w:t>
      </w:r>
      <w:r w:rsidRPr="005708FD">
        <w:rPr>
          <w:b/>
          <w:bCs/>
        </w:rPr>
        <w:t>184</w:t>
      </w:r>
      <w:r w:rsidRPr="005708FD">
        <w:t>, 337–344 (2001).</w:t>
      </w:r>
    </w:p>
    <w:p w14:paraId="0D816D58" w14:textId="77777777" w:rsidR="005708FD" w:rsidRPr="005708FD" w:rsidRDefault="005708FD" w:rsidP="005708FD">
      <w:pPr>
        <w:pStyle w:val="Bibliography"/>
      </w:pPr>
      <w:r w:rsidRPr="005708FD">
        <w:t>16.</w:t>
      </w:r>
      <w:r w:rsidRPr="005708FD">
        <w:tab/>
        <w:t xml:space="preserve">Bivona, G., Agnello, L. &amp; Ciaccio, M. Biomarkers for Prognosis and Treatment Response in COVID-19 Patients. </w:t>
      </w:r>
      <w:r w:rsidRPr="005708FD">
        <w:rPr>
          <w:i/>
          <w:iCs/>
        </w:rPr>
        <w:t>Ann Lab Med</w:t>
      </w:r>
      <w:r w:rsidRPr="005708FD">
        <w:t xml:space="preserve"> </w:t>
      </w:r>
      <w:r w:rsidRPr="005708FD">
        <w:rPr>
          <w:b/>
          <w:bCs/>
        </w:rPr>
        <w:t>41</w:t>
      </w:r>
      <w:r w:rsidRPr="005708FD">
        <w:t>, 540–548 (2021).</w:t>
      </w:r>
    </w:p>
    <w:p w14:paraId="394C928D" w14:textId="77777777" w:rsidR="005708FD" w:rsidRPr="005708FD" w:rsidRDefault="005708FD" w:rsidP="005708FD">
      <w:pPr>
        <w:pStyle w:val="Bibliography"/>
      </w:pPr>
      <w:r w:rsidRPr="005708FD">
        <w:t>17.</w:t>
      </w:r>
      <w:r w:rsidRPr="005708FD">
        <w:tab/>
        <w:t xml:space="preserve">Dhanasekaran, S. M. </w:t>
      </w:r>
      <w:r w:rsidRPr="005708FD">
        <w:rPr>
          <w:i/>
          <w:iCs/>
        </w:rPr>
        <w:t>et al.</w:t>
      </w:r>
      <w:r w:rsidRPr="005708FD">
        <w:t xml:space="preserve"> Delineation of prognostic biomarkers in prostate cancer. </w:t>
      </w:r>
      <w:r w:rsidRPr="005708FD">
        <w:rPr>
          <w:i/>
          <w:iCs/>
        </w:rPr>
        <w:t>Nature</w:t>
      </w:r>
      <w:r w:rsidRPr="005708FD">
        <w:t xml:space="preserve"> </w:t>
      </w:r>
      <w:r w:rsidRPr="005708FD">
        <w:rPr>
          <w:b/>
          <w:bCs/>
        </w:rPr>
        <w:t>412</w:t>
      </w:r>
      <w:r w:rsidRPr="005708FD">
        <w:t>, 822–826 (2001).</w:t>
      </w:r>
    </w:p>
    <w:p w14:paraId="499EECEF" w14:textId="77777777" w:rsidR="005708FD" w:rsidRPr="005708FD" w:rsidRDefault="005708FD" w:rsidP="005708FD">
      <w:pPr>
        <w:pStyle w:val="Bibliography"/>
      </w:pPr>
      <w:r w:rsidRPr="005708FD">
        <w:t>18.</w:t>
      </w:r>
      <w:r w:rsidRPr="005708FD">
        <w:tab/>
        <w:t xml:space="preserve">Wozniak, J. M. </w:t>
      </w:r>
      <w:r w:rsidRPr="005708FD">
        <w:rPr>
          <w:i/>
          <w:iCs/>
        </w:rPr>
        <w:t>et al.</w:t>
      </w:r>
      <w:r w:rsidRPr="005708FD">
        <w:t xml:space="preserve"> Mortality Risk Profiling of </w:t>
      </w:r>
      <w:r w:rsidRPr="005708FD">
        <w:rPr>
          <w:i/>
          <w:iCs/>
        </w:rPr>
        <w:t>Staphylococcus aureus</w:t>
      </w:r>
      <w:r w:rsidRPr="005708FD">
        <w:t xml:space="preserve"> Bacteremia by Multi-omic Serum Analysis Reveals Early Predictive and Pathogenic Signatures. </w:t>
      </w:r>
      <w:r w:rsidRPr="005708FD">
        <w:rPr>
          <w:i/>
          <w:iCs/>
        </w:rPr>
        <w:t>Cell</w:t>
      </w:r>
      <w:r w:rsidRPr="005708FD">
        <w:t xml:space="preserve"> </w:t>
      </w:r>
      <w:r w:rsidRPr="005708FD">
        <w:rPr>
          <w:b/>
          <w:bCs/>
        </w:rPr>
        <w:t>182</w:t>
      </w:r>
      <w:r w:rsidRPr="005708FD">
        <w:t>, 1311-1327.e14 (2020).</w:t>
      </w:r>
    </w:p>
    <w:p w14:paraId="70F47220" w14:textId="77777777" w:rsidR="005708FD" w:rsidRPr="005708FD" w:rsidRDefault="005708FD" w:rsidP="005708FD">
      <w:pPr>
        <w:pStyle w:val="Bibliography"/>
      </w:pPr>
      <w:r w:rsidRPr="005708FD">
        <w:t>19.</w:t>
      </w:r>
      <w:r w:rsidRPr="005708FD">
        <w:tab/>
        <w:t xml:space="preserve">Lautenbach, E., Bilker, W. B. &amp; Brennan, P. J. Enterococcal Bacteremia: Risk Factors for Vancomycin Resistance and Predictors of Mortality. </w:t>
      </w:r>
      <w:r w:rsidRPr="005708FD">
        <w:rPr>
          <w:i/>
          <w:iCs/>
        </w:rPr>
        <w:t>Infect Control Hosp Epidemiol</w:t>
      </w:r>
      <w:r w:rsidRPr="005708FD">
        <w:t xml:space="preserve"> </w:t>
      </w:r>
      <w:r w:rsidRPr="005708FD">
        <w:rPr>
          <w:b/>
          <w:bCs/>
        </w:rPr>
        <w:t>20</w:t>
      </w:r>
      <w:r w:rsidRPr="005708FD">
        <w:t>, 318–323 (1999).</w:t>
      </w:r>
    </w:p>
    <w:p w14:paraId="6CCB25A4" w14:textId="77777777" w:rsidR="005708FD" w:rsidRPr="005708FD" w:rsidRDefault="005708FD" w:rsidP="005708FD">
      <w:pPr>
        <w:pStyle w:val="Bibliography"/>
      </w:pPr>
      <w:r w:rsidRPr="005708FD">
        <w:t>20.</w:t>
      </w:r>
      <w:r w:rsidRPr="005708FD">
        <w:tab/>
        <w:t xml:space="preserve">Frantzi, M., Bhat, A. &amp; Latosinska, A. Clinical proteomic biomarkers: relevant issues on study design &amp; technical considerations in biomarker development. </w:t>
      </w:r>
      <w:r w:rsidRPr="005708FD">
        <w:rPr>
          <w:i/>
          <w:iCs/>
        </w:rPr>
        <w:t>Clinical &amp; Translational Med</w:t>
      </w:r>
      <w:r w:rsidRPr="005708FD">
        <w:t xml:space="preserve"> </w:t>
      </w:r>
      <w:r w:rsidRPr="005708FD">
        <w:rPr>
          <w:b/>
          <w:bCs/>
        </w:rPr>
        <w:t>3</w:t>
      </w:r>
      <w:r w:rsidRPr="005708FD">
        <w:t>, e7 (2014).</w:t>
      </w:r>
    </w:p>
    <w:p w14:paraId="486FF3B2" w14:textId="77777777" w:rsidR="005708FD" w:rsidRPr="005708FD" w:rsidRDefault="005708FD" w:rsidP="005708FD">
      <w:pPr>
        <w:pStyle w:val="Bibliography"/>
      </w:pPr>
      <w:r w:rsidRPr="005708FD">
        <w:t>21.</w:t>
      </w:r>
      <w:r w:rsidRPr="005708FD">
        <w:tab/>
        <w:t xml:space="preserve">Skates, S. J. </w:t>
      </w:r>
      <w:r w:rsidRPr="005708FD">
        <w:rPr>
          <w:i/>
          <w:iCs/>
        </w:rPr>
        <w:t>et al.</w:t>
      </w:r>
      <w:r w:rsidRPr="005708FD">
        <w:t xml:space="preserve"> Statistical Design for Biospecimen Cohort Size in Proteomics-based Biomarker Discovery and Verification Studies. </w:t>
      </w:r>
      <w:r w:rsidRPr="005708FD">
        <w:rPr>
          <w:i/>
          <w:iCs/>
        </w:rPr>
        <w:t>J. Proteome Res.</w:t>
      </w:r>
      <w:r w:rsidRPr="005708FD">
        <w:t xml:space="preserve"> </w:t>
      </w:r>
      <w:r w:rsidRPr="005708FD">
        <w:rPr>
          <w:b/>
          <w:bCs/>
        </w:rPr>
        <w:t>12</w:t>
      </w:r>
      <w:r w:rsidRPr="005708FD">
        <w:t>, 5383–5394 (2013).</w:t>
      </w:r>
    </w:p>
    <w:p w14:paraId="09E4DBE5" w14:textId="77777777" w:rsidR="005708FD" w:rsidRPr="005708FD" w:rsidRDefault="005708FD" w:rsidP="005708FD">
      <w:pPr>
        <w:pStyle w:val="Bibliography"/>
      </w:pPr>
      <w:r w:rsidRPr="005708FD">
        <w:t>22.</w:t>
      </w:r>
      <w:r w:rsidRPr="005708FD">
        <w:tab/>
        <w:t xml:space="preserve">Lapek, J. D. </w:t>
      </w:r>
      <w:r w:rsidRPr="005708FD">
        <w:rPr>
          <w:i/>
          <w:iCs/>
        </w:rPr>
        <w:t>et al.</w:t>
      </w:r>
      <w:r w:rsidRPr="005708FD">
        <w:t xml:space="preserve"> Defining Host Responses during Systemic Bacterial Infection through Construction of a Murine Organ Proteome Atlas. </w:t>
      </w:r>
      <w:r w:rsidRPr="005708FD">
        <w:rPr>
          <w:i/>
          <w:iCs/>
        </w:rPr>
        <w:t>Cell Systems</w:t>
      </w:r>
      <w:r w:rsidRPr="005708FD">
        <w:t xml:space="preserve"> </w:t>
      </w:r>
      <w:r w:rsidRPr="005708FD">
        <w:rPr>
          <w:b/>
          <w:bCs/>
        </w:rPr>
        <w:t>6</w:t>
      </w:r>
      <w:r w:rsidRPr="005708FD">
        <w:t>, 579-592.e4 (2018).</w:t>
      </w:r>
    </w:p>
    <w:p w14:paraId="2BD486B5" w14:textId="77777777" w:rsidR="005708FD" w:rsidRPr="005708FD" w:rsidRDefault="005708FD" w:rsidP="005708FD">
      <w:pPr>
        <w:pStyle w:val="Bibliography"/>
      </w:pPr>
      <w:r w:rsidRPr="005708FD">
        <w:t>23.</w:t>
      </w:r>
      <w:r w:rsidRPr="005708FD">
        <w:tab/>
        <w:t xml:space="preserve">Wang, Y. </w:t>
      </w:r>
      <w:r w:rsidRPr="005708FD">
        <w:rPr>
          <w:i/>
          <w:iCs/>
        </w:rPr>
        <w:t>et al.</w:t>
      </w:r>
      <w:r w:rsidRPr="005708FD">
        <w:t xml:space="preserve"> Reversed‐phase chromatography with multiple fraction concatenation strategy for proteome profiling of human MCF10A cells. </w:t>
      </w:r>
      <w:r w:rsidRPr="005708FD">
        <w:rPr>
          <w:i/>
          <w:iCs/>
        </w:rPr>
        <w:t>Proteomics</w:t>
      </w:r>
      <w:r w:rsidRPr="005708FD">
        <w:t xml:space="preserve"> </w:t>
      </w:r>
      <w:r w:rsidRPr="005708FD">
        <w:rPr>
          <w:b/>
          <w:bCs/>
        </w:rPr>
        <w:t>11</w:t>
      </w:r>
      <w:r w:rsidRPr="005708FD">
        <w:t>, 2019–2026 (2011).</w:t>
      </w:r>
    </w:p>
    <w:p w14:paraId="13408F2B" w14:textId="77777777" w:rsidR="005708FD" w:rsidRPr="005708FD" w:rsidRDefault="005708FD" w:rsidP="005708FD">
      <w:pPr>
        <w:pStyle w:val="Bibliography"/>
      </w:pPr>
      <w:r w:rsidRPr="005708FD">
        <w:t>24.</w:t>
      </w:r>
      <w:r w:rsidRPr="005708FD">
        <w:tab/>
        <w:t xml:space="preserve">Wierzbicki, I. H. </w:t>
      </w:r>
      <w:r w:rsidRPr="005708FD">
        <w:rPr>
          <w:i/>
          <w:iCs/>
        </w:rPr>
        <w:t>et al.</w:t>
      </w:r>
      <w:r w:rsidRPr="005708FD">
        <w:t xml:space="preserve"> Group A Streptococcal S Protein Utilizes Red Blood Cells as Immune Camouflage and Is a Critical Determinant for Immune Evasion. </w:t>
      </w:r>
      <w:r w:rsidRPr="005708FD">
        <w:rPr>
          <w:i/>
          <w:iCs/>
        </w:rPr>
        <w:t>Cell Reports</w:t>
      </w:r>
      <w:r w:rsidRPr="005708FD">
        <w:t xml:space="preserve"> </w:t>
      </w:r>
      <w:r w:rsidRPr="005708FD">
        <w:rPr>
          <w:b/>
          <w:bCs/>
        </w:rPr>
        <w:t>29</w:t>
      </w:r>
      <w:r w:rsidRPr="005708FD">
        <w:t>, 2979-2989.e15 (2019).</w:t>
      </w:r>
    </w:p>
    <w:p w14:paraId="2EC12E0D" w14:textId="77777777" w:rsidR="005708FD" w:rsidRPr="005708FD" w:rsidRDefault="005708FD" w:rsidP="005708FD">
      <w:pPr>
        <w:pStyle w:val="Bibliography"/>
      </w:pPr>
      <w:r w:rsidRPr="005708FD">
        <w:t>25.</w:t>
      </w:r>
      <w:r w:rsidRPr="005708FD">
        <w:tab/>
        <w:t xml:space="preserve">Wu, T. </w:t>
      </w:r>
      <w:r w:rsidRPr="005708FD">
        <w:rPr>
          <w:i/>
          <w:iCs/>
        </w:rPr>
        <w:t>et al.</w:t>
      </w:r>
      <w:r w:rsidRPr="005708FD">
        <w:t xml:space="preserve"> clusterProfiler 4.0: A universal enrichment tool for interpreting omics data. </w:t>
      </w:r>
      <w:r w:rsidRPr="005708FD">
        <w:rPr>
          <w:i/>
          <w:iCs/>
        </w:rPr>
        <w:t>The Innovation</w:t>
      </w:r>
      <w:r w:rsidRPr="005708FD">
        <w:t xml:space="preserve"> </w:t>
      </w:r>
      <w:r w:rsidRPr="005708FD">
        <w:rPr>
          <w:b/>
          <w:bCs/>
        </w:rPr>
        <w:t>2</w:t>
      </w:r>
      <w:r w:rsidRPr="005708FD">
        <w:t>, 100141 (2021).</w:t>
      </w:r>
    </w:p>
    <w:p w14:paraId="441082DD" w14:textId="77777777" w:rsidR="005708FD" w:rsidRPr="005708FD" w:rsidRDefault="005708FD" w:rsidP="005708FD">
      <w:pPr>
        <w:pStyle w:val="Bibliography"/>
      </w:pPr>
      <w:r w:rsidRPr="005708FD">
        <w:t>26.</w:t>
      </w:r>
      <w:r w:rsidRPr="005708FD">
        <w:tab/>
        <w:t xml:space="preserve">Holman, J. D., Tabb, D. L. &amp; Mallick, P. Employing ProteoWizard to Convert Raw Mass Spectrometry Data. </w:t>
      </w:r>
      <w:r w:rsidRPr="005708FD">
        <w:rPr>
          <w:i/>
          <w:iCs/>
        </w:rPr>
        <w:t>CP in Bioinformatics</w:t>
      </w:r>
      <w:r w:rsidRPr="005708FD">
        <w:t xml:space="preserve"> </w:t>
      </w:r>
      <w:r w:rsidRPr="005708FD">
        <w:rPr>
          <w:b/>
          <w:bCs/>
        </w:rPr>
        <w:t>46</w:t>
      </w:r>
      <w:r w:rsidRPr="005708FD">
        <w:t>, (2014).</w:t>
      </w:r>
    </w:p>
    <w:p w14:paraId="48791F78" w14:textId="77777777" w:rsidR="005708FD" w:rsidRPr="005708FD" w:rsidRDefault="005708FD" w:rsidP="005708FD">
      <w:pPr>
        <w:pStyle w:val="Bibliography"/>
      </w:pPr>
      <w:r w:rsidRPr="005708FD">
        <w:t>27.</w:t>
      </w:r>
      <w:r w:rsidRPr="005708FD">
        <w:tab/>
        <w:t xml:space="preserve">Schmid, R. </w:t>
      </w:r>
      <w:r w:rsidRPr="005708FD">
        <w:rPr>
          <w:i/>
          <w:iCs/>
        </w:rPr>
        <w:t>et al.</w:t>
      </w:r>
      <w:r w:rsidRPr="005708FD">
        <w:t xml:space="preserve"> Integrative analysis of multimodal mass spectrometry data in MZmine 3. </w:t>
      </w:r>
      <w:r w:rsidRPr="005708FD">
        <w:rPr>
          <w:i/>
          <w:iCs/>
        </w:rPr>
        <w:t>Nat Biotechnol</w:t>
      </w:r>
      <w:r w:rsidRPr="005708FD">
        <w:t xml:space="preserve"> </w:t>
      </w:r>
      <w:r w:rsidRPr="005708FD">
        <w:rPr>
          <w:b/>
          <w:bCs/>
        </w:rPr>
        <w:t>41</w:t>
      </w:r>
      <w:r w:rsidRPr="005708FD">
        <w:t>, 447–449 (2023).</w:t>
      </w:r>
    </w:p>
    <w:p w14:paraId="69B9077F" w14:textId="77777777" w:rsidR="005708FD" w:rsidRPr="005708FD" w:rsidRDefault="005708FD" w:rsidP="005708FD">
      <w:pPr>
        <w:pStyle w:val="Bibliography"/>
      </w:pPr>
      <w:r w:rsidRPr="005708FD">
        <w:t>28.</w:t>
      </w:r>
      <w:r w:rsidRPr="005708FD">
        <w:tab/>
        <w:t xml:space="preserve">Wang, M. </w:t>
      </w:r>
      <w:r w:rsidRPr="005708FD">
        <w:rPr>
          <w:i/>
          <w:iCs/>
        </w:rPr>
        <w:t>et al.</w:t>
      </w:r>
      <w:r w:rsidRPr="005708FD">
        <w:t xml:space="preserve"> Sharing and community curation of mass spectrometry data with Global Natural Products Social Molecular Networking. </w:t>
      </w:r>
      <w:r w:rsidRPr="005708FD">
        <w:rPr>
          <w:i/>
          <w:iCs/>
        </w:rPr>
        <w:t>Nat Biotechnol</w:t>
      </w:r>
      <w:r w:rsidRPr="005708FD">
        <w:t xml:space="preserve"> </w:t>
      </w:r>
      <w:r w:rsidRPr="005708FD">
        <w:rPr>
          <w:b/>
          <w:bCs/>
        </w:rPr>
        <w:t>34</w:t>
      </w:r>
      <w:r w:rsidRPr="005708FD">
        <w:t>, 828–837 (2016).</w:t>
      </w:r>
    </w:p>
    <w:p w14:paraId="7A618938" w14:textId="77777777" w:rsidR="005708FD" w:rsidRPr="005708FD" w:rsidRDefault="005708FD" w:rsidP="005708FD">
      <w:pPr>
        <w:pStyle w:val="Bibliography"/>
      </w:pPr>
      <w:r w:rsidRPr="005708FD">
        <w:t>29.</w:t>
      </w:r>
      <w:r w:rsidRPr="005708FD">
        <w:tab/>
        <w:t xml:space="preserve">Campeau, A. </w:t>
      </w:r>
      <w:r w:rsidRPr="005708FD">
        <w:rPr>
          <w:i/>
          <w:iCs/>
        </w:rPr>
        <w:t>et al.</w:t>
      </w:r>
      <w:r w:rsidRPr="005708FD">
        <w:t xml:space="preserve"> Multi-omics of human plasma reveals molecular features of dysregulated inflammation and accelerated aging in schizophrenia. </w:t>
      </w:r>
      <w:r w:rsidRPr="005708FD">
        <w:rPr>
          <w:i/>
          <w:iCs/>
        </w:rPr>
        <w:t>Mol Psychiatry</w:t>
      </w:r>
      <w:r w:rsidRPr="005708FD">
        <w:t xml:space="preserve"> </w:t>
      </w:r>
      <w:r w:rsidRPr="005708FD">
        <w:rPr>
          <w:b/>
          <w:bCs/>
        </w:rPr>
        <w:t>27</w:t>
      </w:r>
      <w:r w:rsidRPr="005708FD">
        <w:t>, 1217–1225 (2022).</w:t>
      </w:r>
    </w:p>
    <w:p w14:paraId="0ADA33BD" w14:textId="77777777" w:rsidR="005708FD" w:rsidRPr="005708FD" w:rsidRDefault="005708FD" w:rsidP="005708FD">
      <w:pPr>
        <w:pStyle w:val="Bibliography"/>
      </w:pPr>
      <w:r w:rsidRPr="005708FD">
        <w:t>30.</w:t>
      </w:r>
      <w:r w:rsidRPr="005708FD">
        <w:tab/>
        <w:t xml:space="preserve">Neumann, U., Genze, N. &amp; Heider, D. EFS: an ensemble feature selection tool implemented as R-package and web-application. </w:t>
      </w:r>
      <w:r w:rsidRPr="005708FD">
        <w:rPr>
          <w:i/>
          <w:iCs/>
        </w:rPr>
        <w:t>BioData Mining</w:t>
      </w:r>
      <w:r w:rsidRPr="005708FD">
        <w:t xml:space="preserve"> </w:t>
      </w:r>
      <w:r w:rsidRPr="005708FD">
        <w:rPr>
          <w:b/>
          <w:bCs/>
        </w:rPr>
        <w:t>10</w:t>
      </w:r>
      <w:r w:rsidRPr="005708FD">
        <w:t>, 21 (2017).</w:t>
      </w:r>
    </w:p>
    <w:p w14:paraId="6FFFA004" w14:textId="77777777" w:rsidR="005708FD" w:rsidRPr="005708FD" w:rsidRDefault="005708FD" w:rsidP="005708FD">
      <w:pPr>
        <w:pStyle w:val="Bibliography"/>
      </w:pPr>
      <w:r w:rsidRPr="005708FD">
        <w:t>31.</w:t>
      </w:r>
      <w:r w:rsidRPr="005708FD">
        <w:tab/>
        <w:t>Max, K. &amp; Wickham, H. Tidymodels: a collection of packages for modeling and machine learning using tidyverse principles. (2020).</w:t>
      </w:r>
    </w:p>
    <w:p w14:paraId="3CAAA8CC" w14:textId="77777777" w:rsidR="005708FD" w:rsidRPr="005708FD" w:rsidRDefault="005708FD" w:rsidP="005708FD">
      <w:pPr>
        <w:pStyle w:val="Bibliography"/>
      </w:pPr>
      <w:r w:rsidRPr="005708FD">
        <w:t>32.</w:t>
      </w:r>
      <w:r w:rsidRPr="005708FD">
        <w:tab/>
        <w:t xml:space="preserve">Hébert, L. </w:t>
      </w:r>
      <w:r w:rsidRPr="005708FD">
        <w:rPr>
          <w:i/>
          <w:iCs/>
        </w:rPr>
        <w:t>et al.</w:t>
      </w:r>
      <w:r w:rsidRPr="005708FD">
        <w:t xml:space="preserve"> </w:t>
      </w:r>
      <w:r w:rsidRPr="005708FD">
        <w:rPr>
          <w:i/>
          <w:iCs/>
        </w:rPr>
        <w:t>Enterococcus faecalis</w:t>
      </w:r>
      <w:r w:rsidRPr="005708FD">
        <w:t xml:space="preserve"> Constitutes an Unusual Bacterial Model in Lysozyme Resistance. </w:t>
      </w:r>
      <w:r w:rsidRPr="005708FD">
        <w:rPr>
          <w:i/>
          <w:iCs/>
        </w:rPr>
        <w:t>Infect Immun</w:t>
      </w:r>
      <w:r w:rsidRPr="005708FD">
        <w:t xml:space="preserve"> </w:t>
      </w:r>
      <w:r w:rsidRPr="005708FD">
        <w:rPr>
          <w:b/>
          <w:bCs/>
        </w:rPr>
        <w:t>75</w:t>
      </w:r>
      <w:r w:rsidRPr="005708FD">
        <w:t>, 5390–5398 (2007).</w:t>
      </w:r>
    </w:p>
    <w:p w14:paraId="7A1A70CC" w14:textId="77777777" w:rsidR="005708FD" w:rsidRPr="005708FD" w:rsidRDefault="005708FD" w:rsidP="005708FD">
      <w:pPr>
        <w:pStyle w:val="Bibliography"/>
      </w:pPr>
      <w:r w:rsidRPr="005708FD">
        <w:t>33.</w:t>
      </w:r>
      <w:r w:rsidRPr="005708FD">
        <w:tab/>
        <w:t xml:space="preserve">Kim, D., Song, L., Breitwieser, F. P. &amp; Salzberg, S. L. Centrifuge: rapid and sensitive classification of metagenomic sequences. </w:t>
      </w:r>
      <w:r w:rsidRPr="005708FD">
        <w:rPr>
          <w:i/>
          <w:iCs/>
        </w:rPr>
        <w:t>Genome Res.</w:t>
      </w:r>
      <w:r w:rsidRPr="005708FD">
        <w:t xml:space="preserve"> </w:t>
      </w:r>
      <w:r w:rsidRPr="005708FD">
        <w:rPr>
          <w:b/>
          <w:bCs/>
        </w:rPr>
        <w:t>26</w:t>
      </w:r>
      <w:r w:rsidRPr="005708FD">
        <w:t>, 1721–1729 (2016).</w:t>
      </w:r>
    </w:p>
    <w:p w14:paraId="63664861" w14:textId="77777777" w:rsidR="005708FD" w:rsidRPr="005708FD" w:rsidRDefault="005708FD" w:rsidP="005708FD">
      <w:pPr>
        <w:pStyle w:val="Bibliography"/>
      </w:pPr>
      <w:r w:rsidRPr="005708FD">
        <w:t>33.</w:t>
      </w:r>
      <w:r w:rsidRPr="005708FD">
        <w:tab/>
        <w:t>Li, H. seqtk. Toolkit for processing sequences in FASTA/Q formats. https://github.com/lh3/seqtk. (2023).</w:t>
      </w:r>
    </w:p>
    <w:p w14:paraId="65F39E42" w14:textId="77777777" w:rsidR="005708FD" w:rsidRPr="005708FD" w:rsidRDefault="005708FD" w:rsidP="005708FD">
      <w:pPr>
        <w:pStyle w:val="Bibliography"/>
      </w:pPr>
      <w:r w:rsidRPr="005708FD">
        <w:t>34.</w:t>
      </w:r>
      <w:r w:rsidRPr="005708FD">
        <w:tab/>
        <w:t>Wright, C., Griffiths, Sarah &amp; Parker, Matthew. wf-bacterial-genomes. Small varient calling for haploid samples. https://github.com/epi2me-labs/wf-bacterial-genomes. (2024).</w:t>
      </w:r>
    </w:p>
    <w:p w14:paraId="4E0B2ED4" w14:textId="77777777" w:rsidR="005708FD" w:rsidRPr="005708FD" w:rsidRDefault="005708FD" w:rsidP="005708FD">
      <w:pPr>
        <w:pStyle w:val="Bibliography"/>
      </w:pPr>
      <w:r w:rsidRPr="005708FD">
        <w:t>35.</w:t>
      </w:r>
      <w:r w:rsidRPr="005708FD">
        <w:tab/>
        <w:t>Palumbo, E. bamstats. A command line tool to compute mapping statistics from a BAM file. https://github.com/guigolab/bamstats. (2019).</w:t>
      </w:r>
    </w:p>
    <w:p w14:paraId="1E106797" w14:textId="77777777" w:rsidR="005708FD" w:rsidRPr="005708FD" w:rsidRDefault="005708FD" w:rsidP="005708FD">
      <w:pPr>
        <w:pStyle w:val="Bibliography"/>
      </w:pPr>
      <w:r w:rsidRPr="005708FD">
        <w:t>37.</w:t>
      </w:r>
      <w:r w:rsidRPr="005708FD">
        <w:tab/>
        <w:t xml:space="preserve">Freire, B., Ladra, S. &amp; Parama, J. R. Memory-Efficient Assembly using Flye. </w:t>
      </w:r>
      <w:r w:rsidRPr="005708FD">
        <w:rPr>
          <w:i/>
          <w:iCs/>
        </w:rPr>
        <w:t>IEEE/ACM Trans. Comput. Biol. and Bioinf.</w:t>
      </w:r>
      <w:r w:rsidRPr="005708FD">
        <w:t xml:space="preserve"> 1–1 (2021) doi:10.1109/TCBB.2021.3108843.</w:t>
      </w:r>
    </w:p>
    <w:p w14:paraId="7662C6E5" w14:textId="77777777" w:rsidR="005708FD" w:rsidRPr="005708FD" w:rsidRDefault="005708FD" w:rsidP="005708FD">
      <w:pPr>
        <w:pStyle w:val="Bibliography"/>
      </w:pPr>
      <w:r w:rsidRPr="005708FD">
        <w:t>37.</w:t>
      </w:r>
      <w:r w:rsidRPr="005708FD">
        <w:tab/>
        <w:t>Wright, C. &amp; Wykes, M. Medaka. Sequence correction provided by ONT Research. https://github.com/nanoporetech/medaka. (2023).</w:t>
      </w:r>
    </w:p>
    <w:p w14:paraId="4675447D" w14:textId="77777777" w:rsidR="005708FD" w:rsidRPr="005708FD" w:rsidRDefault="005708FD" w:rsidP="005708FD">
      <w:pPr>
        <w:pStyle w:val="Bibliography"/>
      </w:pPr>
      <w:r w:rsidRPr="005708FD">
        <w:t>38.</w:t>
      </w:r>
      <w:r w:rsidRPr="005708FD">
        <w:tab/>
        <w:t>Seeman, T. mlst. Scan contig files against PubMLST typing schemes. https://github.com/tseemann/mlst. (2022).</w:t>
      </w:r>
    </w:p>
    <w:p w14:paraId="1BD14EA6" w14:textId="77777777" w:rsidR="005708FD" w:rsidRPr="005708FD" w:rsidRDefault="005708FD" w:rsidP="005708FD">
      <w:pPr>
        <w:pStyle w:val="Bibliography"/>
      </w:pPr>
      <w:r w:rsidRPr="005708FD">
        <w:t>40.</w:t>
      </w:r>
      <w:r w:rsidRPr="005708FD">
        <w:tab/>
        <w:t xml:space="preserve">Florensa, A. F., Kaas, R. S., Clausen, P. T. L. C., Aytan-Aktug, D. &amp; Aarestrup, F. M. ResFinder – an open online resource for identification of antimicrobial resistance genes in next-generation sequencing data and prediction of phenotypes from genotypes. </w:t>
      </w:r>
      <w:r w:rsidRPr="005708FD">
        <w:rPr>
          <w:i/>
          <w:iCs/>
        </w:rPr>
        <w:t>Microbial Genomics</w:t>
      </w:r>
      <w:r w:rsidRPr="005708FD">
        <w:t xml:space="preserve"> </w:t>
      </w:r>
      <w:r w:rsidRPr="005708FD">
        <w:rPr>
          <w:b/>
          <w:bCs/>
        </w:rPr>
        <w:t>8</w:t>
      </w:r>
      <w:r w:rsidRPr="005708FD">
        <w:t>, (2022).</w:t>
      </w:r>
    </w:p>
    <w:p w14:paraId="47C2E49C" w14:textId="77777777" w:rsidR="005708FD" w:rsidRPr="005708FD" w:rsidRDefault="005708FD" w:rsidP="005708FD">
      <w:pPr>
        <w:pStyle w:val="Bibliography"/>
      </w:pPr>
      <w:r w:rsidRPr="005708FD">
        <w:t>40.</w:t>
      </w:r>
      <w:r w:rsidRPr="005708FD">
        <w:tab/>
        <w:t>Trizna, M. assembly_stats. Calculates both scaffold and contig statistics (N50, L50, etc.) from a scaffold FASTA file. https://github.com/MikeTrizna/assembly_stats. (2020).</w:t>
      </w:r>
    </w:p>
    <w:p w14:paraId="1AC91841" w14:textId="77777777" w:rsidR="005708FD" w:rsidRPr="005708FD" w:rsidRDefault="005708FD" w:rsidP="005708FD">
      <w:pPr>
        <w:pStyle w:val="Bibliography"/>
      </w:pPr>
      <w:r w:rsidRPr="005708FD">
        <w:t>42.</w:t>
      </w:r>
      <w:r w:rsidRPr="005708FD">
        <w:tab/>
        <w:t xml:space="preserve">Page, A. J. </w:t>
      </w:r>
      <w:r w:rsidRPr="005708FD">
        <w:rPr>
          <w:i/>
          <w:iCs/>
        </w:rPr>
        <w:t>et al.</w:t>
      </w:r>
      <w:r w:rsidRPr="005708FD">
        <w:t xml:space="preserve"> Roary: rapid large-scale prokaryote pan genome analysis. </w:t>
      </w:r>
      <w:r w:rsidRPr="005708FD">
        <w:rPr>
          <w:i/>
          <w:iCs/>
        </w:rPr>
        <w:t>Bioinformatics</w:t>
      </w:r>
      <w:r w:rsidRPr="005708FD">
        <w:t xml:space="preserve"> </w:t>
      </w:r>
      <w:r w:rsidRPr="005708FD">
        <w:rPr>
          <w:b/>
          <w:bCs/>
        </w:rPr>
        <w:t>31</w:t>
      </w:r>
      <w:r w:rsidRPr="005708FD">
        <w:t>, 3691–3693 (2015).</w:t>
      </w:r>
    </w:p>
    <w:p w14:paraId="2FB43873" w14:textId="77777777" w:rsidR="005708FD" w:rsidRPr="005708FD" w:rsidRDefault="005708FD" w:rsidP="005708FD">
      <w:pPr>
        <w:pStyle w:val="Bibliography"/>
      </w:pPr>
      <w:r w:rsidRPr="005708FD">
        <w:t>43.</w:t>
      </w:r>
      <w:r w:rsidRPr="005708FD">
        <w:tab/>
        <w:t xml:space="preserve">Rosselli Del Turco, E., Bartoletti, M., Dahl, A., Cervera, C. &amp; Pericàs, J. M. How do I manage a patient with enterococcal bacteraemia? </w:t>
      </w:r>
      <w:r w:rsidRPr="005708FD">
        <w:rPr>
          <w:i/>
          <w:iCs/>
        </w:rPr>
        <w:t>Clinical Microbiology and Infection</w:t>
      </w:r>
      <w:r w:rsidRPr="005708FD">
        <w:t xml:space="preserve"> </w:t>
      </w:r>
      <w:r w:rsidRPr="005708FD">
        <w:rPr>
          <w:b/>
          <w:bCs/>
        </w:rPr>
        <w:t>27</w:t>
      </w:r>
      <w:r w:rsidRPr="005708FD">
        <w:t>, 364–371 (2021).</w:t>
      </w:r>
    </w:p>
    <w:p w14:paraId="2FE66E84" w14:textId="77777777" w:rsidR="005708FD" w:rsidRPr="005708FD" w:rsidRDefault="005708FD" w:rsidP="005708FD">
      <w:pPr>
        <w:pStyle w:val="Bibliography"/>
      </w:pPr>
      <w:r w:rsidRPr="005708FD">
        <w:t>44.</w:t>
      </w:r>
      <w:r w:rsidRPr="005708FD">
        <w:tab/>
        <w:t xml:space="preserve">He, Z. &amp; Yu, W. Stable feature selection for biomarker discovery. </w:t>
      </w:r>
      <w:r w:rsidRPr="005708FD">
        <w:rPr>
          <w:i/>
          <w:iCs/>
        </w:rPr>
        <w:t>Computational Biology and Chemistry</w:t>
      </w:r>
      <w:r w:rsidRPr="005708FD">
        <w:t xml:space="preserve"> </w:t>
      </w:r>
      <w:r w:rsidRPr="005708FD">
        <w:rPr>
          <w:b/>
          <w:bCs/>
        </w:rPr>
        <w:t>34</w:t>
      </w:r>
      <w:r w:rsidRPr="005708FD">
        <w:t>, 215–225 (2010).</w:t>
      </w:r>
    </w:p>
    <w:p w14:paraId="362A9685" w14:textId="77777777" w:rsidR="005708FD" w:rsidRPr="005708FD" w:rsidRDefault="005708FD" w:rsidP="005708FD">
      <w:pPr>
        <w:pStyle w:val="Bibliography"/>
      </w:pPr>
      <w:r w:rsidRPr="005708FD">
        <w:t>45.</w:t>
      </w:r>
      <w:r w:rsidRPr="005708FD">
        <w:tab/>
        <w:t xml:space="preserve">Neumann, U. </w:t>
      </w:r>
      <w:r w:rsidRPr="005708FD">
        <w:rPr>
          <w:i/>
          <w:iCs/>
        </w:rPr>
        <w:t>et al.</w:t>
      </w:r>
      <w:r w:rsidRPr="005708FD">
        <w:t xml:space="preserve"> Compensation of feature selection biases accompanied with improved predictive performance for binary classification by using a novel ensemble feature selection approach. </w:t>
      </w:r>
      <w:r w:rsidRPr="005708FD">
        <w:rPr>
          <w:i/>
          <w:iCs/>
        </w:rPr>
        <w:t>BioData Mining</w:t>
      </w:r>
      <w:r w:rsidRPr="005708FD">
        <w:t xml:space="preserve"> </w:t>
      </w:r>
      <w:r w:rsidRPr="005708FD">
        <w:rPr>
          <w:b/>
          <w:bCs/>
        </w:rPr>
        <w:t>9</w:t>
      </w:r>
      <w:r w:rsidRPr="005708FD">
        <w:t>, 36 (2016).</w:t>
      </w:r>
    </w:p>
    <w:p w14:paraId="1ADD3A9E" w14:textId="77777777" w:rsidR="005708FD" w:rsidRPr="005708FD" w:rsidRDefault="005708FD" w:rsidP="005708FD">
      <w:pPr>
        <w:pStyle w:val="Bibliography"/>
      </w:pPr>
      <w:r w:rsidRPr="005708FD">
        <w:t>46.</w:t>
      </w:r>
      <w:r w:rsidRPr="005708FD">
        <w:tab/>
        <w:t xml:space="preserve">Kupcova Skalnikova, H., Cizkova, J., Cervenka, J. &amp; Vodicka, P. Advances in Proteomic Techniques for Cytokine Analysis: Focus on Melanoma Research. </w:t>
      </w:r>
      <w:r w:rsidRPr="005708FD">
        <w:rPr>
          <w:i/>
          <w:iCs/>
        </w:rPr>
        <w:t>IJMS</w:t>
      </w:r>
      <w:r w:rsidRPr="005708FD">
        <w:t xml:space="preserve"> </w:t>
      </w:r>
      <w:r w:rsidRPr="005708FD">
        <w:rPr>
          <w:b/>
          <w:bCs/>
        </w:rPr>
        <w:t>18</w:t>
      </w:r>
      <w:r w:rsidRPr="005708FD">
        <w:t>, 2697 (2017).</w:t>
      </w:r>
    </w:p>
    <w:p w14:paraId="341E921F" w14:textId="77777777" w:rsidR="005708FD" w:rsidRPr="005708FD" w:rsidRDefault="005708FD" w:rsidP="005708FD">
      <w:pPr>
        <w:pStyle w:val="Bibliography"/>
      </w:pPr>
      <w:r w:rsidRPr="005708FD">
        <w:t>47.</w:t>
      </w:r>
      <w:r w:rsidRPr="005708FD">
        <w:tab/>
        <w:t xml:space="preserve">Pichet Binette, A. </w:t>
      </w:r>
      <w:r w:rsidRPr="005708FD">
        <w:rPr>
          <w:i/>
          <w:iCs/>
        </w:rPr>
        <w:t>et al.</w:t>
      </w:r>
      <w:r w:rsidRPr="005708FD">
        <w:t xml:space="preserve"> Confounding factors of Alzheimer’s disease plasma biomarkers and their impact on clinical performance. </w:t>
      </w:r>
      <w:r w:rsidRPr="005708FD">
        <w:rPr>
          <w:i/>
          <w:iCs/>
        </w:rPr>
        <w:t>Alzheimer’s &amp; Dementia</w:t>
      </w:r>
      <w:r w:rsidRPr="005708FD">
        <w:t xml:space="preserve"> </w:t>
      </w:r>
      <w:r w:rsidRPr="005708FD">
        <w:rPr>
          <w:b/>
          <w:bCs/>
        </w:rPr>
        <w:t>19</w:t>
      </w:r>
      <w:r w:rsidRPr="005708FD">
        <w:t>, 1403–1414 (2023).</w:t>
      </w:r>
    </w:p>
    <w:p w14:paraId="13D8771F" w14:textId="77777777" w:rsidR="005708FD" w:rsidRPr="005708FD" w:rsidRDefault="005708FD" w:rsidP="005708FD">
      <w:pPr>
        <w:pStyle w:val="Bibliography"/>
      </w:pPr>
      <w:r w:rsidRPr="005708FD">
        <w:t>48.</w:t>
      </w:r>
      <w:r w:rsidRPr="005708FD">
        <w:tab/>
        <w:t xml:space="preserve">Ain, Q. U., Sarfraz, M., Prasesti, G. K., Dewi, T. I. &amp; Kurniati, N. F. Confounders in Identification and Analysis of Inflammatory Biomarkers in Cardiovascular Diseases. </w:t>
      </w:r>
      <w:r w:rsidRPr="005708FD">
        <w:rPr>
          <w:i/>
          <w:iCs/>
        </w:rPr>
        <w:t>Biomolecules</w:t>
      </w:r>
      <w:r w:rsidRPr="005708FD">
        <w:t xml:space="preserve"> </w:t>
      </w:r>
      <w:r w:rsidRPr="005708FD">
        <w:rPr>
          <w:b/>
          <w:bCs/>
        </w:rPr>
        <w:t>11</w:t>
      </w:r>
      <w:r w:rsidRPr="005708FD">
        <w:t>, 1464 (2021).</w:t>
      </w:r>
    </w:p>
    <w:p w14:paraId="725E9B27" w14:textId="77777777" w:rsidR="005708FD" w:rsidRPr="005708FD" w:rsidRDefault="005708FD" w:rsidP="005708FD">
      <w:pPr>
        <w:pStyle w:val="Bibliography"/>
      </w:pPr>
      <w:r w:rsidRPr="005708FD">
        <w:t>49.</w:t>
      </w:r>
      <w:r w:rsidRPr="005708FD">
        <w:tab/>
        <w:t xml:space="preserve">Vanni, H. </w:t>
      </w:r>
      <w:r w:rsidRPr="005708FD">
        <w:rPr>
          <w:i/>
          <w:iCs/>
        </w:rPr>
        <w:t>et al.</w:t>
      </w:r>
      <w:r w:rsidRPr="005708FD">
        <w:t xml:space="preserve"> Cigarette Smoking Induces Overexpression of a Fat-Depleting Gene AZGP1 in the Human. </w:t>
      </w:r>
      <w:r w:rsidRPr="005708FD">
        <w:rPr>
          <w:i/>
          <w:iCs/>
        </w:rPr>
        <w:t>Chest</w:t>
      </w:r>
      <w:r w:rsidRPr="005708FD">
        <w:t xml:space="preserve"> </w:t>
      </w:r>
      <w:r w:rsidRPr="005708FD">
        <w:rPr>
          <w:b/>
          <w:bCs/>
        </w:rPr>
        <w:t>135</w:t>
      </w:r>
      <w:r w:rsidRPr="005708FD">
        <w:t>, 1197–1208 (2009).</w:t>
      </w:r>
    </w:p>
    <w:p w14:paraId="32731E88" w14:textId="77777777" w:rsidR="005708FD" w:rsidRPr="005708FD" w:rsidRDefault="005708FD" w:rsidP="005708FD">
      <w:pPr>
        <w:pStyle w:val="Bibliography"/>
      </w:pPr>
      <w:r w:rsidRPr="005708FD">
        <w:t>50.</w:t>
      </w:r>
      <w:r w:rsidRPr="005708FD">
        <w:tab/>
        <w:t xml:space="preserve">Sumner, L. W. </w:t>
      </w:r>
      <w:r w:rsidRPr="005708FD">
        <w:rPr>
          <w:i/>
          <w:iCs/>
        </w:rPr>
        <w:t>et al.</w:t>
      </w:r>
      <w:r w:rsidRPr="005708FD">
        <w:t xml:space="preserve"> Proposed minimum reporting standards for chemical analysis: Chemical Analysis Working Group (CAWG) Metabolomics Standards Initiative (MSI). </w:t>
      </w:r>
      <w:r w:rsidRPr="005708FD">
        <w:rPr>
          <w:i/>
          <w:iCs/>
        </w:rPr>
        <w:t>Metabolomics</w:t>
      </w:r>
      <w:r w:rsidRPr="005708FD">
        <w:t xml:space="preserve"> </w:t>
      </w:r>
      <w:r w:rsidRPr="005708FD">
        <w:rPr>
          <w:b/>
          <w:bCs/>
        </w:rPr>
        <w:t>3</w:t>
      </w:r>
      <w:r w:rsidRPr="005708FD">
        <w:t>, 211–221 (2007).</w:t>
      </w:r>
    </w:p>
    <w:p w14:paraId="05670886" w14:textId="77777777" w:rsidR="005708FD" w:rsidRPr="005708FD" w:rsidRDefault="005708FD" w:rsidP="005708FD">
      <w:pPr>
        <w:pStyle w:val="Bibliography"/>
      </w:pPr>
      <w:r w:rsidRPr="005708FD">
        <w:t>51.</w:t>
      </w:r>
      <w:r w:rsidRPr="005708FD">
        <w:tab/>
        <w:t xml:space="preserve">Sun, J. </w:t>
      </w:r>
      <w:r w:rsidRPr="005708FD">
        <w:rPr>
          <w:i/>
          <w:iCs/>
        </w:rPr>
        <w:t>et al.</w:t>
      </w:r>
      <w:r w:rsidRPr="005708FD">
        <w:t xml:space="preserve"> Repurposed drugs block toxin-driven platelet clearance by the hepatic Ashwell-Morell receptor to clear </w:t>
      </w:r>
      <w:r w:rsidRPr="005708FD">
        <w:rPr>
          <w:i/>
          <w:iCs/>
        </w:rPr>
        <w:t>Staphylococcus aureus</w:t>
      </w:r>
      <w:r w:rsidRPr="005708FD">
        <w:t xml:space="preserve"> bacteremia. </w:t>
      </w:r>
      <w:r w:rsidRPr="005708FD">
        <w:rPr>
          <w:i/>
          <w:iCs/>
        </w:rPr>
        <w:t>Sci. Transl. Med.</w:t>
      </w:r>
      <w:r w:rsidRPr="005708FD">
        <w:t xml:space="preserve"> </w:t>
      </w:r>
      <w:r w:rsidRPr="005708FD">
        <w:rPr>
          <w:b/>
          <w:bCs/>
        </w:rPr>
        <w:t>13</w:t>
      </w:r>
      <w:r w:rsidRPr="005708FD">
        <w:t>, eabd6737 (2021).</w:t>
      </w:r>
    </w:p>
    <w:p w14:paraId="5CBEAA3C" w14:textId="77777777" w:rsidR="005708FD" w:rsidRPr="005708FD" w:rsidRDefault="005708FD" w:rsidP="005708FD">
      <w:pPr>
        <w:pStyle w:val="Bibliography"/>
      </w:pPr>
      <w:r w:rsidRPr="005708FD">
        <w:t>51.</w:t>
      </w:r>
      <w:r w:rsidRPr="005708FD">
        <w:tab/>
        <w:t xml:space="preserve">Golden, G. J. </w:t>
      </w:r>
      <w:r w:rsidRPr="005708FD">
        <w:rPr>
          <w:i/>
          <w:iCs/>
        </w:rPr>
        <w:t>et al.</w:t>
      </w:r>
      <w:r w:rsidRPr="005708FD">
        <w:t xml:space="preserve"> Endothelial Heparan Sulfate Mediates Hepatic Neutrophil Trafficking and Injury during </w:t>
      </w:r>
      <w:r w:rsidRPr="005708FD">
        <w:rPr>
          <w:i/>
          <w:iCs/>
        </w:rPr>
        <w:t>Staphylococcus aureus</w:t>
      </w:r>
      <w:r w:rsidRPr="005708FD">
        <w:t xml:space="preserve"> Sepsis. </w:t>
      </w:r>
      <w:r w:rsidRPr="005708FD">
        <w:rPr>
          <w:i/>
          <w:iCs/>
        </w:rPr>
        <w:t>mBio</w:t>
      </w:r>
      <w:r w:rsidRPr="005708FD">
        <w:t xml:space="preserve"> </w:t>
      </w:r>
      <w:r w:rsidRPr="005708FD">
        <w:rPr>
          <w:b/>
          <w:bCs/>
        </w:rPr>
        <w:t>12</w:t>
      </w:r>
      <w:r w:rsidRPr="005708FD">
        <w:t>, e01181-21 (2021).</w:t>
      </w:r>
    </w:p>
    <w:p w14:paraId="1995AA6C" w14:textId="77777777" w:rsidR="005708FD" w:rsidRPr="005708FD" w:rsidRDefault="005708FD" w:rsidP="005708FD">
      <w:pPr>
        <w:pStyle w:val="Bibliography"/>
      </w:pPr>
      <w:r w:rsidRPr="005708FD">
        <w:t>53.</w:t>
      </w:r>
      <w:r w:rsidRPr="005708FD">
        <w:tab/>
        <w:t xml:space="preserve">Chaudhry, H. </w:t>
      </w:r>
      <w:r w:rsidRPr="005708FD">
        <w:rPr>
          <w:i/>
          <w:iCs/>
        </w:rPr>
        <w:t>et al.</w:t>
      </w:r>
      <w:r w:rsidRPr="005708FD">
        <w:t xml:space="preserve"> Role of Cytokines as a Double-edged Sword in Sepsis. </w:t>
      </w:r>
      <w:r w:rsidRPr="005708FD">
        <w:rPr>
          <w:i/>
          <w:iCs/>
        </w:rPr>
        <w:t>in vivo</w:t>
      </w:r>
      <w:r w:rsidRPr="005708FD">
        <w:t xml:space="preserve"> (2013).</w:t>
      </w:r>
    </w:p>
    <w:p w14:paraId="1DB7B6EC" w14:textId="77777777" w:rsidR="005708FD" w:rsidRPr="005708FD" w:rsidRDefault="005708FD" w:rsidP="005708FD">
      <w:pPr>
        <w:pStyle w:val="Bibliography"/>
      </w:pPr>
      <w:r w:rsidRPr="005708FD">
        <w:t>54.</w:t>
      </w:r>
      <w:r w:rsidRPr="005708FD">
        <w:tab/>
        <w:t xml:space="preserve">Piktel, E., Levental, I., Durnaś, B., Janmey, P. &amp; Bucki, R. Plasma Gelsolin: Indicator of Inflammation and Its Potential as a Diagnostic Tool and Therapeutic Target. </w:t>
      </w:r>
      <w:r w:rsidRPr="005708FD">
        <w:rPr>
          <w:i/>
          <w:iCs/>
        </w:rPr>
        <w:t>IJMS</w:t>
      </w:r>
      <w:r w:rsidRPr="005708FD">
        <w:t xml:space="preserve"> </w:t>
      </w:r>
      <w:r w:rsidRPr="005708FD">
        <w:rPr>
          <w:b/>
          <w:bCs/>
        </w:rPr>
        <w:t>19</w:t>
      </w:r>
      <w:r w:rsidRPr="005708FD">
        <w:t>, 2516 (2018).</w:t>
      </w:r>
    </w:p>
    <w:p w14:paraId="2BF12C5D" w14:textId="77777777" w:rsidR="005708FD" w:rsidRPr="005708FD" w:rsidRDefault="005708FD" w:rsidP="005708FD">
      <w:pPr>
        <w:pStyle w:val="Bibliography"/>
      </w:pPr>
      <w:r w:rsidRPr="005708FD">
        <w:t>55.</w:t>
      </w:r>
      <w:r w:rsidRPr="005708FD">
        <w:tab/>
        <w:t xml:space="preserve">Yang, Z. </w:t>
      </w:r>
      <w:r w:rsidRPr="005708FD">
        <w:rPr>
          <w:i/>
          <w:iCs/>
        </w:rPr>
        <w:t>et al.</w:t>
      </w:r>
      <w:r w:rsidRPr="005708FD">
        <w:t xml:space="preserve"> Delayed Administration of Recombinant Plasma Gelsolin Improves Survival in a Murine Model of Penicillin-Susceptible and Penicillin-Resistant Pneumococcal Pneumonia. </w:t>
      </w:r>
      <w:r w:rsidRPr="005708FD">
        <w:rPr>
          <w:i/>
          <w:iCs/>
        </w:rPr>
        <w:t>The Journal of Infectious Diseases</w:t>
      </w:r>
      <w:r w:rsidRPr="005708FD">
        <w:t xml:space="preserve"> </w:t>
      </w:r>
      <w:r w:rsidRPr="005708FD">
        <w:rPr>
          <w:b/>
          <w:bCs/>
        </w:rPr>
        <w:t>220</w:t>
      </w:r>
      <w:r w:rsidRPr="005708FD">
        <w:t>, 1498–1502 (2019).</w:t>
      </w:r>
    </w:p>
    <w:p w14:paraId="5E3FC134" w14:textId="77777777" w:rsidR="005708FD" w:rsidRPr="005708FD" w:rsidRDefault="005708FD" w:rsidP="005708FD">
      <w:pPr>
        <w:pStyle w:val="Bibliography"/>
      </w:pPr>
      <w:r w:rsidRPr="005708FD">
        <w:t>56.</w:t>
      </w:r>
      <w:r w:rsidRPr="005708FD">
        <w:tab/>
        <w:t xml:space="preserve">Hashida, T. </w:t>
      </w:r>
      <w:r w:rsidRPr="005708FD">
        <w:rPr>
          <w:i/>
          <w:iCs/>
        </w:rPr>
        <w:t>et al.</w:t>
      </w:r>
      <w:r w:rsidRPr="005708FD">
        <w:t xml:space="preserve"> Proteome analysis of hemofilter adsorbates to identify novel substances of sepsis: a pilot study. </w:t>
      </w:r>
      <w:r w:rsidRPr="005708FD">
        <w:rPr>
          <w:i/>
          <w:iCs/>
        </w:rPr>
        <w:t>J Artif Organs</w:t>
      </w:r>
      <w:r w:rsidRPr="005708FD">
        <w:t xml:space="preserve"> </w:t>
      </w:r>
      <w:r w:rsidRPr="005708FD">
        <w:rPr>
          <w:b/>
          <w:bCs/>
        </w:rPr>
        <w:t>20</w:t>
      </w:r>
      <w:r w:rsidRPr="005708FD">
        <w:t>, 132–137 (2017).</w:t>
      </w:r>
    </w:p>
    <w:p w14:paraId="4EE3C46D" w14:textId="77777777" w:rsidR="005708FD" w:rsidRPr="005708FD" w:rsidRDefault="005708FD" w:rsidP="005708FD">
      <w:pPr>
        <w:pStyle w:val="Bibliography"/>
      </w:pPr>
      <w:r w:rsidRPr="005708FD">
        <w:t>57.</w:t>
      </w:r>
      <w:r w:rsidRPr="005708FD">
        <w:tab/>
        <w:t xml:space="preserve">Blairon, L., Wittebole, X. &amp; Laterre, P. Lipopolysaccharide‐Binding Protein Serum Levels in Patients with Severe Sepsis Due to Gram‐Positive and Fungal Infections. </w:t>
      </w:r>
      <w:r w:rsidRPr="005708FD">
        <w:rPr>
          <w:i/>
          <w:iCs/>
        </w:rPr>
        <w:t>J INFECT DIS</w:t>
      </w:r>
      <w:r w:rsidRPr="005708FD">
        <w:t xml:space="preserve"> </w:t>
      </w:r>
      <w:r w:rsidRPr="005708FD">
        <w:rPr>
          <w:b/>
          <w:bCs/>
        </w:rPr>
        <w:t>187</w:t>
      </w:r>
      <w:r w:rsidRPr="005708FD">
        <w:t>, 287–291 (2003).</w:t>
      </w:r>
    </w:p>
    <w:p w14:paraId="12F36FF4" w14:textId="77777777" w:rsidR="005708FD" w:rsidRPr="005708FD" w:rsidRDefault="005708FD" w:rsidP="005708FD">
      <w:pPr>
        <w:pStyle w:val="Bibliography"/>
      </w:pPr>
      <w:r w:rsidRPr="005708FD">
        <w:t>58.</w:t>
      </w:r>
      <w:r w:rsidRPr="005708FD">
        <w:tab/>
        <w:t xml:space="preserve">Hofmaenner, D. A., Kleyman, A., Press, A., Bauer, M. &amp; Singer, M. The Many Roles of Cholesterol in Sepsis: A Review. </w:t>
      </w:r>
      <w:r w:rsidRPr="005708FD">
        <w:rPr>
          <w:i/>
          <w:iCs/>
        </w:rPr>
        <w:t>Am J Respir Crit Care Med</w:t>
      </w:r>
      <w:r w:rsidRPr="005708FD">
        <w:t xml:space="preserve"> </w:t>
      </w:r>
      <w:r w:rsidRPr="005708FD">
        <w:rPr>
          <w:b/>
          <w:bCs/>
        </w:rPr>
        <w:t>205</w:t>
      </w:r>
      <w:r w:rsidRPr="005708FD">
        <w:t>, 388–396 (2022).</w:t>
      </w:r>
    </w:p>
    <w:p w14:paraId="201A9BC4" w14:textId="77777777" w:rsidR="005708FD" w:rsidRPr="005708FD" w:rsidRDefault="005708FD" w:rsidP="005708FD">
      <w:pPr>
        <w:pStyle w:val="Bibliography"/>
      </w:pPr>
      <w:r w:rsidRPr="005708FD">
        <w:t>59.</w:t>
      </w:r>
      <w:r w:rsidRPr="005708FD">
        <w:tab/>
        <w:t xml:space="preserve">Fraunberger, P., Schaefer, S., Werdan, K., Walli, A. K. &amp; Seidel, D. Reduction of Circulating Cholesterol and Apolipoprotein Levels during Sepsis. </w:t>
      </w:r>
      <w:r w:rsidRPr="005708FD">
        <w:rPr>
          <w:i/>
          <w:iCs/>
        </w:rPr>
        <w:t>cclm</w:t>
      </w:r>
      <w:r w:rsidRPr="005708FD">
        <w:t xml:space="preserve"> </w:t>
      </w:r>
      <w:r w:rsidRPr="005708FD">
        <w:rPr>
          <w:b/>
          <w:bCs/>
        </w:rPr>
        <w:t>37</w:t>
      </w:r>
      <w:r w:rsidRPr="005708FD">
        <w:t>, 357–362 (1999).</w:t>
      </w:r>
    </w:p>
    <w:p w14:paraId="37D6638E" w14:textId="77777777" w:rsidR="005708FD" w:rsidRPr="005708FD" w:rsidRDefault="005708FD" w:rsidP="005708FD">
      <w:pPr>
        <w:pStyle w:val="Bibliography"/>
      </w:pPr>
      <w:r w:rsidRPr="005708FD">
        <w:t>60.</w:t>
      </w:r>
      <w:r w:rsidRPr="005708FD">
        <w:tab/>
        <w:t xml:space="preserve">Bhogal, H. K. The molecular pathogenesis of cholestasis in sepsis. </w:t>
      </w:r>
      <w:r w:rsidRPr="005708FD">
        <w:rPr>
          <w:i/>
          <w:iCs/>
        </w:rPr>
        <w:t>Front Biosci</w:t>
      </w:r>
      <w:r w:rsidRPr="005708FD">
        <w:t xml:space="preserve"> </w:t>
      </w:r>
      <w:r w:rsidRPr="005708FD">
        <w:rPr>
          <w:b/>
          <w:bCs/>
        </w:rPr>
        <w:t>E5</w:t>
      </w:r>
      <w:r w:rsidRPr="005708FD">
        <w:t>, 87–96 (2013).</w:t>
      </w:r>
    </w:p>
    <w:p w14:paraId="36B5FEA7" w14:textId="77777777" w:rsidR="005708FD" w:rsidRPr="005708FD" w:rsidRDefault="005708FD" w:rsidP="005708FD">
      <w:pPr>
        <w:pStyle w:val="Bibliography"/>
      </w:pPr>
      <w:r w:rsidRPr="005708FD">
        <w:t>61.</w:t>
      </w:r>
      <w:r w:rsidRPr="005708FD">
        <w:tab/>
        <w:t xml:space="preserve">Davis, R. P., Miller‐Dorey, S. &amp; Jenne, C. N. Platelets and coagulation in infection. </w:t>
      </w:r>
      <w:r w:rsidRPr="005708FD">
        <w:rPr>
          <w:i/>
          <w:iCs/>
        </w:rPr>
        <w:t>Clin &amp;amp; Trans Imm</w:t>
      </w:r>
      <w:r w:rsidRPr="005708FD">
        <w:t xml:space="preserve"> </w:t>
      </w:r>
      <w:r w:rsidRPr="005708FD">
        <w:rPr>
          <w:b/>
          <w:bCs/>
        </w:rPr>
        <w:t>5</w:t>
      </w:r>
      <w:r w:rsidRPr="005708FD">
        <w:t>, e89 (2016).</w:t>
      </w:r>
    </w:p>
    <w:p w14:paraId="7EF70BC1" w14:textId="77777777" w:rsidR="005708FD" w:rsidRPr="005708FD" w:rsidRDefault="005708FD" w:rsidP="005708FD">
      <w:pPr>
        <w:pStyle w:val="Bibliography"/>
      </w:pPr>
      <w:r w:rsidRPr="005708FD">
        <w:t>62.</w:t>
      </w:r>
      <w:r w:rsidRPr="005708FD">
        <w:tab/>
        <w:t xml:space="preserve">Sanchez-Navarro, A., González-Soria, I., Caldiño-Bohn, R. &amp; Bobadilla, N. A. Integrative view of serpins in health and disease: the contribution of serpinA3. </w:t>
      </w:r>
      <w:r w:rsidRPr="005708FD">
        <w:rPr>
          <w:i/>
          <w:iCs/>
        </w:rPr>
        <w:t>American Journal of Physiology-Cell Physiology</w:t>
      </w:r>
      <w:r w:rsidRPr="005708FD">
        <w:t xml:space="preserve"> ajpcell.00366.2020 (2020) doi:10.1152/ajpcell.00366.2020.</w:t>
      </w:r>
    </w:p>
    <w:p w14:paraId="668AE911" w14:textId="77777777" w:rsidR="005708FD" w:rsidRPr="005708FD" w:rsidRDefault="005708FD" w:rsidP="005708FD">
      <w:pPr>
        <w:pStyle w:val="Bibliography"/>
      </w:pPr>
      <w:r w:rsidRPr="005708FD">
        <w:t>63.</w:t>
      </w:r>
      <w:r w:rsidRPr="005708FD">
        <w:tab/>
        <w:t xml:space="preserve">Bianchini, E. P., Auditeau, C., Razanakolona, M., Vasse, M. &amp; Borgel, D. Serpins in Hemostasis as Therapeutic Targets for Bleeding or Thrombotic Disorders. </w:t>
      </w:r>
      <w:r w:rsidRPr="005708FD">
        <w:rPr>
          <w:i/>
          <w:iCs/>
        </w:rPr>
        <w:t>Front. Cardiovasc. Med.</w:t>
      </w:r>
      <w:r w:rsidRPr="005708FD">
        <w:t xml:space="preserve"> </w:t>
      </w:r>
      <w:r w:rsidRPr="005708FD">
        <w:rPr>
          <w:b/>
          <w:bCs/>
        </w:rPr>
        <w:t>7</w:t>
      </w:r>
      <w:r w:rsidRPr="005708FD">
        <w:t>, 622778 (2021).</w:t>
      </w:r>
    </w:p>
    <w:p w14:paraId="7A1C180D" w14:textId="77777777" w:rsidR="005708FD" w:rsidRPr="005708FD" w:rsidRDefault="005708FD" w:rsidP="005708FD">
      <w:pPr>
        <w:pStyle w:val="Bibliography"/>
      </w:pPr>
      <w:r w:rsidRPr="005708FD">
        <w:t>64.</w:t>
      </w:r>
      <w:r w:rsidRPr="005708FD">
        <w:tab/>
        <w:t>Liu, K.-J. &amp; Shih, N.-Y. The Role of Enolase in Tissue Invasion and Metastasis of Pathogens and Tumor Cells. (2007).</w:t>
      </w:r>
    </w:p>
    <w:p w14:paraId="22D393A0" w14:textId="77777777" w:rsidR="005708FD" w:rsidRPr="005708FD" w:rsidRDefault="005708FD" w:rsidP="005708FD">
      <w:pPr>
        <w:pStyle w:val="Bibliography"/>
      </w:pPr>
      <w:r w:rsidRPr="005708FD">
        <w:t>65.</w:t>
      </w:r>
      <w:r w:rsidRPr="005708FD">
        <w:tab/>
        <w:t xml:space="preserve">Yaron, J. R., Zhang, L., Guo, Q., Haydel, S. E. &amp; Lucas, A. R. Fibrinolytic Serine Proteases, Therapeutic Serpins and Inflammation: Fire Dancers and Firestorms. </w:t>
      </w:r>
      <w:r w:rsidRPr="005708FD">
        <w:rPr>
          <w:i/>
          <w:iCs/>
        </w:rPr>
        <w:t>Front. Cardiovasc. Med.</w:t>
      </w:r>
      <w:r w:rsidRPr="005708FD">
        <w:t xml:space="preserve"> </w:t>
      </w:r>
      <w:r w:rsidRPr="005708FD">
        <w:rPr>
          <w:b/>
          <w:bCs/>
        </w:rPr>
        <w:t>8</w:t>
      </w:r>
      <w:r w:rsidRPr="005708FD">
        <w:t>, 648947 (2021).</w:t>
      </w:r>
    </w:p>
    <w:p w14:paraId="29D31FFE" w14:textId="77777777" w:rsidR="005708FD" w:rsidRPr="005708FD" w:rsidRDefault="005708FD" w:rsidP="005708FD">
      <w:pPr>
        <w:pStyle w:val="Bibliography"/>
      </w:pPr>
      <w:r w:rsidRPr="005708FD">
        <w:t>66.</w:t>
      </w:r>
      <w:r w:rsidRPr="005708FD">
        <w:tab/>
        <w:t xml:space="preserve">Maas, C. &amp; De Maat, S. Therapeutic SERPINs: Improving on Nature. </w:t>
      </w:r>
      <w:r w:rsidRPr="005708FD">
        <w:rPr>
          <w:i/>
          <w:iCs/>
        </w:rPr>
        <w:t>Front. Cardiovasc. Med.</w:t>
      </w:r>
      <w:r w:rsidRPr="005708FD">
        <w:t xml:space="preserve"> </w:t>
      </w:r>
      <w:r w:rsidRPr="005708FD">
        <w:rPr>
          <w:b/>
          <w:bCs/>
        </w:rPr>
        <w:t>8</w:t>
      </w:r>
      <w:r w:rsidRPr="005708FD">
        <w:t>, 648349 (2021).</w:t>
      </w:r>
    </w:p>
    <w:p w14:paraId="237F15F6" w14:textId="77777777" w:rsidR="005708FD" w:rsidRPr="005708FD" w:rsidRDefault="005708FD" w:rsidP="005708FD">
      <w:pPr>
        <w:pStyle w:val="Bibliography"/>
      </w:pPr>
      <w:r w:rsidRPr="005708FD">
        <w:t>67.</w:t>
      </w:r>
      <w:r w:rsidRPr="005708FD">
        <w:tab/>
        <w:t xml:space="preserve">Iram, S., Rahman, S., Choi, I. &amp; Kim, J. Insight into the function of tetranectin in human diseases: A review and prospects for tetranectin-targeted disease treatment. </w:t>
      </w:r>
      <w:r w:rsidRPr="005708FD">
        <w:rPr>
          <w:i/>
          <w:iCs/>
        </w:rPr>
        <w:t>Heliyon</w:t>
      </w:r>
      <w:r w:rsidRPr="005708FD">
        <w:t xml:space="preserve"> </w:t>
      </w:r>
      <w:r w:rsidRPr="005708FD">
        <w:rPr>
          <w:b/>
          <w:bCs/>
        </w:rPr>
        <w:t>10</w:t>
      </w:r>
      <w:r w:rsidRPr="005708FD">
        <w:t>, e23512 (2024).</w:t>
      </w:r>
    </w:p>
    <w:p w14:paraId="5D7A4B2B" w14:textId="77777777" w:rsidR="005708FD" w:rsidRPr="005708FD" w:rsidRDefault="005708FD" w:rsidP="005708FD">
      <w:pPr>
        <w:pStyle w:val="Bibliography"/>
      </w:pPr>
      <w:r w:rsidRPr="005708FD">
        <w:t>68.</w:t>
      </w:r>
      <w:r w:rsidRPr="005708FD">
        <w:tab/>
        <w:t xml:space="preserve">Fang, X., Kaduce, T. L. &amp; Spector, A. A. 13-(S)-Hydroxyoctadecadienoic acid (13-HODE) incorporation and conversion to novel products by endothelial cells. </w:t>
      </w:r>
      <w:r w:rsidRPr="005708FD">
        <w:rPr>
          <w:i/>
          <w:iCs/>
        </w:rPr>
        <w:t>Journal of Lipid Research</w:t>
      </w:r>
      <w:r w:rsidRPr="005708FD">
        <w:t xml:space="preserve"> </w:t>
      </w:r>
      <w:r w:rsidRPr="005708FD">
        <w:rPr>
          <w:b/>
          <w:bCs/>
        </w:rPr>
        <w:t>40</w:t>
      </w:r>
      <w:r w:rsidRPr="005708FD">
        <w:t>, 699–707 (1999).</w:t>
      </w:r>
    </w:p>
    <w:p w14:paraId="37A2916E" w14:textId="77777777" w:rsidR="005708FD" w:rsidRPr="005708FD" w:rsidRDefault="005708FD" w:rsidP="005708FD">
      <w:pPr>
        <w:pStyle w:val="Bibliography"/>
      </w:pPr>
      <w:r w:rsidRPr="005708FD">
        <w:t>69.</w:t>
      </w:r>
      <w:r w:rsidRPr="005708FD">
        <w:tab/>
        <w:t xml:space="preserve">Cambiaggi, L., Chakravarty, A., Noureddine, N. &amp; Hersberger, M. The Role of α-Linolenic Acid and Its Oxylipins in Human Cardiovascular Diseases. </w:t>
      </w:r>
      <w:r w:rsidRPr="005708FD">
        <w:rPr>
          <w:i/>
          <w:iCs/>
        </w:rPr>
        <w:t>IJMS</w:t>
      </w:r>
      <w:r w:rsidRPr="005708FD">
        <w:t xml:space="preserve"> </w:t>
      </w:r>
      <w:r w:rsidRPr="005708FD">
        <w:rPr>
          <w:b/>
          <w:bCs/>
        </w:rPr>
        <w:t>24</w:t>
      </w:r>
      <w:r w:rsidRPr="005708FD">
        <w:t>, 6110 (2023).</w:t>
      </w:r>
    </w:p>
    <w:p w14:paraId="72B1F682" w14:textId="77777777" w:rsidR="005708FD" w:rsidRPr="005708FD" w:rsidRDefault="005708FD" w:rsidP="005708FD">
      <w:pPr>
        <w:pStyle w:val="Bibliography"/>
      </w:pPr>
      <w:r w:rsidRPr="005708FD">
        <w:t>70.</w:t>
      </w:r>
      <w:r w:rsidRPr="005708FD">
        <w:tab/>
        <w:t xml:space="preserve">Prost, I. </w:t>
      </w:r>
      <w:r w:rsidRPr="005708FD">
        <w:rPr>
          <w:i/>
          <w:iCs/>
        </w:rPr>
        <w:t>et al.</w:t>
      </w:r>
      <w:r w:rsidRPr="005708FD">
        <w:t xml:space="preserve"> Evaluation of the Antimicrobial Activities of Plant Oxylipins Supports Their Involvement in Defense against Pathogens. </w:t>
      </w:r>
      <w:r w:rsidRPr="005708FD">
        <w:rPr>
          <w:i/>
          <w:iCs/>
        </w:rPr>
        <w:t>Plant Physiology</w:t>
      </w:r>
      <w:r w:rsidRPr="005708FD">
        <w:t xml:space="preserve"> </w:t>
      </w:r>
      <w:r w:rsidRPr="005708FD">
        <w:rPr>
          <w:b/>
          <w:bCs/>
        </w:rPr>
        <w:t>139</w:t>
      </w:r>
      <w:r w:rsidRPr="005708FD">
        <w:t>, 1902–1913 (2005).</w:t>
      </w:r>
    </w:p>
    <w:p w14:paraId="304AD95B" w14:textId="77777777" w:rsidR="005708FD" w:rsidRPr="005708FD" w:rsidRDefault="005708FD" w:rsidP="005708FD">
      <w:pPr>
        <w:pStyle w:val="Bibliography"/>
      </w:pPr>
      <w:r w:rsidRPr="005708FD">
        <w:t>71.</w:t>
      </w:r>
      <w:r w:rsidRPr="005708FD">
        <w:tab/>
        <w:t xml:space="preserve">P. De Carvalho, M. &amp; Abraham, W.-R. Antimicrobial and Biofilm Inhibiting Diketopiperazines. </w:t>
      </w:r>
      <w:r w:rsidRPr="005708FD">
        <w:rPr>
          <w:i/>
          <w:iCs/>
        </w:rPr>
        <w:t>CMC</w:t>
      </w:r>
      <w:r w:rsidRPr="005708FD">
        <w:t xml:space="preserve"> </w:t>
      </w:r>
      <w:r w:rsidRPr="005708FD">
        <w:rPr>
          <w:b/>
          <w:bCs/>
        </w:rPr>
        <w:t>19</w:t>
      </w:r>
      <w:r w:rsidRPr="005708FD">
        <w:t>, 3564–3577 (2012).</w:t>
      </w:r>
    </w:p>
    <w:p w14:paraId="428142C3" w14:textId="77777777" w:rsidR="005708FD" w:rsidRPr="005708FD" w:rsidRDefault="005708FD" w:rsidP="005708FD">
      <w:pPr>
        <w:pStyle w:val="Bibliography"/>
      </w:pPr>
      <w:r w:rsidRPr="005708FD">
        <w:t>72.</w:t>
      </w:r>
      <w:r w:rsidRPr="005708FD">
        <w:tab/>
        <w:t xml:space="preserve">Fdhila, F., Vázquez, V., Sánchez, J. L. &amp; Riguera, R. </w:t>
      </w:r>
      <w:r w:rsidRPr="005708FD">
        <w:rPr>
          <w:smallCaps/>
        </w:rPr>
        <w:t>dd</w:t>
      </w:r>
      <w:r w:rsidRPr="005708FD">
        <w:t xml:space="preserve"> -Diketopiperazines: Antibiotics Active against </w:t>
      </w:r>
      <w:r w:rsidRPr="005708FD">
        <w:rPr>
          <w:i/>
          <w:iCs/>
        </w:rPr>
        <w:t>Vibrio</w:t>
      </w:r>
      <w:r w:rsidRPr="005708FD">
        <w:t xml:space="preserve"> </w:t>
      </w:r>
      <w:r w:rsidRPr="005708FD">
        <w:rPr>
          <w:i/>
          <w:iCs/>
        </w:rPr>
        <w:t>a</w:t>
      </w:r>
      <w:r w:rsidRPr="005708FD">
        <w:t xml:space="preserve"> </w:t>
      </w:r>
      <w:r w:rsidRPr="005708FD">
        <w:rPr>
          <w:i/>
          <w:iCs/>
        </w:rPr>
        <w:t>nguillarum</w:t>
      </w:r>
      <w:r w:rsidRPr="005708FD">
        <w:t xml:space="preserve"> Isolated from Marine Bacteria Associated with Cultures of </w:t>
      </w:r>
      <w:r w:rsidRPr="005708FD">
        <w:rPr>
          <w:i/>
          <w:iCs/>
        </w:rPr>
        <w:t>Pecten</w:t>
      </w:r>
      <w:r w:rsidRPr="005708FD">
        <w:t xml:space="preserve"> </w:t>
      </w:r>
      <w:r w:rsidRPr="005708FD">
        <w:rPr>
          <w:i/>
          <w:iCs/>
        </w:rPr>
        <w:t>m</w:t>
      </w:r>
      <w:r w:rsidRPr="005708FD">
        <w:t xml:space="preserve"> </w:t>
      </w:r>
      <w:r w:rsidRPr="005708FD">
        <w:rPr>
          <w:i/>
          <w:iCs/>
        </w:rPr>
        <w:t>aximus</w:t>
      </w:r>
      <w:r w:rsidRPr="005708FD">
        <w:t xml:space="preserve">. </w:t>
      </w:r>
      <w:r w:rsidRPr="005708FD">
        <w:rPr>
          <w:i/>
          <w:iCs/>
        </w:rPr>
        <w:t>J. Nat. Prod.</w:t>
      </w:r>
      <w:r w:rsidRPr="005708FD">
        <w:t xml:space="preserve"> </w:t>
      </w:r>
      <w:r w:rsidRPr="005708FD">
        <w:rPr>
          <w:b/>
          <w:bCs/>
        </w:rPr>
        <w:t>66</w:t>
      </w:r>
      <w:r w:rsidRPr="005708FD">
        <w:t>, 1299–1301 (2003).</w:t>
      </w:r>
    </w:p>
    <w:p w14:paraId="73EB1059" w14:textId="77777777" w:rsidR="005708FD" w:rsidRPr="005708FD" w:rsidRDefault="005708FD" w:rsidP="005708FD">
      <w:pPr>
        <w:pStyle w:val="Bibliography"/>
      </w:pPr>
      <w:r w:rsidRPr="005708FD">
        <w:t>73.</w:t>
      </w:r>
      <w:r w:rsidRPr="005708FD">
        <w:tab/>
        <w:t xml:space="preserve">Swinehart, W. </w:t>
      </w:r>
      <w:r w:rsidRPr="005708FD">
        <w:rPr>
          <w:i/>
          <w:iCs/>
        </w:rPr>
        <w:t>et al.</w:t>
      </w:r>
      <w:r w:rsidRPr="005708FD">
        <w:t xml:space="preserve"> Specificity in the biosynthesis of the universal tRNA nucleoside </w:t>
      </w:r>
      <w:r w:rsidRPr="005708FD">
        <w:rPr>
          <w:i/>
          <w:iCs/>
        </w:rPr>
        <w:t>N</w:t>
      </w:r>
      <w:r w:rsidRPr="005708FD">
        <w:t xml:space="preserve"> </w:t>
      </w:r>
      <w:r w:rsidRPr="005708FD">
        <w:rPr>
          <w:vertAlign w:val="superscript"/>
        </w:rPr>
        <w:t>6</w:t>
      </w:r>
      <w:r w:rsidRPr="005708FD">
        <w:t xml:space="preserve"> -threonylcarbamoyl adenosine (t </w:t>
      </w:r>
      <w:r w:rsidRPr="005708FD">
        <w:rPr>
          <w:vertAlign w:val="superscript"/>
        </w:rPr>
        <w:t>6</w:t>
      </w:r>
      <w:r w:rsidRPr="005708FD">
        <w:t xml:space="preserve"> A)—TsaD is the gatekeeper. </w:t>
      </w:r>
      <w:r w:rsidRPr="005708FD">
        <w:rPr>
          <w:i/>
          <w:iCs/>
        </w:rPr>
        <w:t>RNA</w:t>
      </w:r>
      <w:r w:rsidRPr="005708FD">
        <w:t xml:space="preserve"> </w:t>
      </w:r>
      <w:r w:rsidRPr="005708FD">
        <w:rPr>
          <w:b/>
          <w:bCs/>
        </w:rPr>
        <w:t>26</w:t>
      </w:r>
      <w:r w:rsidRPr="005708FD">
        <w:t>, 1094–1103 (2020).</w:t>
      </w:r>
    </w:p>
    <w:p w14:paraId="1BDF1A8C" w14:textId="77777777" w:rsidR="005708FD" w:rsidRPr="005708FD" w:rsidRDefault="005708FD" w:rsidP="005708FD">
      <w:pPr>
        <w:pStyle w:val="Bibliography"/>
      </w:pPr>
      <w:r w:rsidRPr="005708FD">
        <w:t>74.</w:t>
      </w:r>
      <w:r w:rsidRPr="005708FD">
        <w:tab/>
        <w:t xml:space="preserve">Nagayoshi, Y. </w:t>
      </w:r>
      <w:r w:rsidRPr="005708FD">
        <w:rPr>
          <w:i/>
          <w:iCs/>
        </w:rPr>
        <w:t>et al.</w:t>
      </w:r>
      <w:r w:rsidRPr="005708FD">
        <w:t xml:space="preserve"> t6A and ms2t6A Modified Nucleosides in Serum and Urine as Strong Candidate Biomarkers of COVID-19 Infection and Severity. </w:t>
      </w:r>
      <w:r w:rsidRPr="005708FD">
        <w:rPr>
          <w:i/>
          <w:iCs/>
        </w:rPr>
        <w:t>Biomolecules</w:t>
      </w:r>
      <w:r w:rsidRPr="005708FD">
        <w:t xml:space="preserve"> </w:t>
      </w:r>
      <w:r w:rsidRPr="005708FD">
        <w:rPr>
          <w:b/>
          <w:bCs/>
        </w:rPr>
        <w:t>12</w:t>
      </w:r>
      <w:r w:rsidRPr="005708FD">
        <w:t>, 1233 (2022).</w:t>
      </w:r>
    </w:p>
    <w:p w14:paraId="590A3C35" w14:textId="77777777" w:rsidR="005708FD" w:rsidRPr="005708FD" w:rsidRDefault="005708FD" w:rsidP="005708FD">
      <w:pPr>
        <w:pStyle w:val="Bibliography"/>
      </w:pPr>
      <w:r w:rsidRPr="005708FD">
        <w:t>75.</w:t>
      </w:r>
      <w:r w:rsidRPr="005708FD">
        <w:tab/>
        <w:t xml:space="preserve">Wang, Y. &amp; Qian, H. Phthalates and Their Impacts on Human Health. </w:t>
      </w:r>
      <w:r w:rsidRPr="005708FD">
        <w:rPr>
          <w:i/>
          <w:iCs/>
        </w:rPr>
        <w:t>Healthcare</w:t>
      </w:r>
      <w:r w:rsidRPr="005708FD">
        <w:t xml:space="preserve"> </w:t>
      </w:r>
      <w:r w:rsidRPr="005708FD">
        <w:rPr>
          <w:b/>
          <w:bCs/>
        </w:rPr>
        <w:t>9</w:t>
      </w:r>
      <w:r w:rsidRPr="005708FD">
        <w:t>, 603 (2021).</w:t>
      </w:r>
    </w:p>
    <w:p w14:paraId="78B4A4CD" w14:textId="77777777" w:rsidR="005708FD" w:rsidRPr="005708FD" w:rsidRDefault="005708FD" w:rsidP="005708FD">
      <w:pPr>
        <w:pStyle w:val="Bibliography"/>
      </w:pPr>
      <w:r w:rsidRPr="005708FD">
        <w:t>76.</w:t>
      </w:r>
      <w:r w:rsidRPr="005708FD">
        <w:tab/>
        <w:t xml:space="preserve">Win-Shwe, T.-T. </w:t>
      </w:r>
      <w:r w:rsidRPr="005708FD">
        <w:rPr>
          <w:i/>
          <w:iCs/>
        </w:rPr>
        <w:t>et al.</w:t>
      </w:r>
      <w:r w:rsidRPr="005708FD">
        <w:t xml:space="preserve"> Dietary Exposure to Flame Retardant Tris (2-Butoxyethyl) Phosphate Altered Neurobehavior and Neuroinflammatory Responses in a Mouse Model of Allergic Asthma. </w:t>
      </w:r>
      <w:r w:rsidRPr="005708FD">
        <w:rPr>
          <w:i/>
          <w:iCs/>
        </w:rPr>
        <w:t>IJMS</w:t>
      </w:r>
      <w:r w:rsidRPr="005708FD">
        <w:t xml:space="preserve"> </w:t>
      </w:r>
      <w:r w:rsidRPr="005708FD">
        <w:rPr>
          <w:b/>
          <w:bCs/>
        </w:rPr>
        <w:t>23</w:t>
      </w:r>
      <w:r w:rsidRPr="005708FD">
        <w:t>, 655 (2022).</w:t>
      </w:r>
    </w:p>
    <w:p w14:paraId="45234DB9" w14:textId="77777777" w:rsidR="005708FD" w:rsidRPr="005708FD" w:rsidRDefault="005708FD" w:rsidP="005708FD">
      <w:pPr>
        <w:pStyle w:val="Bibliography"/>
      </w:pPr>
      <w:r w:rsidRPr="005708FD">
        <w:t>77.</w:t>
      </w:r>
      <w:r w:rsidRPr="005708FD">
        <w:tab/>
        <w:t xml:space="preserve">Cruickshank-Quinn, C. </w:t>
      </w:r>
      <w:r w:rsidRPr="005708FD">
        <w:rPr>
          <w:i/>
          <w:iCs/>
        </w:rPr>
        <w:t>et al.</w:t>
      </w:r>
      <w:r w:rsidRPr="005708FD">
        <w:t xml:space="preserve"> Impact of Blood Collection Tubes and Sample Handling Time on Serum and Plasma Metabolome and Lipidome. </w:t>
      </w:r>
      <w:r w:rsidRPr="005708FD">
        <w:rPr>
          <w:i/>
          <w:iCs/>
        </w:rPr>
        <w:t>Metabolites</w:t>
      </w:r>
      <w:r w:rsidRPr="005708FD">
        <w:t xml:space="preserve"> </w:t>
      </w:r>
      <w:r w:rsidRPr="005708FD">
        <w:rPr>
          <w:b/>
          <w:bCs/>
        </w:rPr>
        <w:t>8</w:t>
      </w:r>
      <w:r w:rsidRPr="005708FD">
        <w:t>, 88 (2018).</w:t>
      </w:r>
    </w:p>
    <w:p w14:paraId="766998C8" w14:textId="77777777" w:rsidR="005708FD" w:rsidRPr="005708FD" w:rsidRDefault="005708FD" w:rsidP="005708FD">
      <w:pPr>
        <w:pStyle w:val="Bibliography"/>
      </w:pPr>
      <w:r w:rsidRPr="005708FD">
        <w:t>78.</w:t>
      </w:r>
      <w:r w:rsidRPr="005708FD">
        <w:tab/>
        <w:t xml:space="preserve">Naegeli, A. </w:t>
      </w:r>
      <w:r w:rsidRPr="005708FD">
        <w:rPr>
          <w:i/>
          <w:iCs/>
        </w:rPr>
        <w:t>et al.</w:t>
      </w:r>
      <w:r w:rsidRPr="005708FD">
        <w:t xml:space="preserve"> </w:t>
      </w:r>
      <w:r w:rsidRPr="005708FD">
        <w:rPr>
          <w:i/>
          <w:iCs/>
        </w:rPr>
        <w:t>Streptococcus pyogenes</w:t>
      </w:r>
      <w:r w:rsidRPr="005708FD">
        <w:t xml:space="preserve"> evades adaptive immunity through specific IgG glycan hydrolysis. </w:t>
      </w:r>
      <w:r w:rsidRPr="005708FD">
        <w:rPr>
          <w:i/>
          <w:iCs/>
        </w:rPr>
        <w:t>Journal of Experimental Medicine</w:t>
      </w:r>
      <w:r w:rsidRPr="005708FD">
        <w:t xml:space="preserve"> </w:t>
      </w:r>
      <w:r w:rsidRPr="005708FD">
        <w:rPr>
          <w:b/>
          <w:bCs/>
        </w:rPr>
        <w:t>216</w:t>
      </w:r>
      <w:r w:rsidRPr="005708FD">
        <w:t>, 1615–1629 (2019).</w:t>
      </w:r>
    </w:p>
    <w:p w14:paraId="4C17240C" w14:textId="77777777" w:rsidR="005708FD" w:rsidRPr="005708FD" w:rsidRDefault="005708FD" w:rsidP="005708FD">
      <w:pPr>
        <w:pStyle w:val="Bibliography"/>
      </w:pPr>
      <w:r w:rsidRPr="005708FD">
        <w:t>79.</w:t>
      </w:r>
      <w:r w:rsidRPr="005708FD">
        <w:tab/>
        <w:t xml:space="preserve">Kagawa, T. F. </w:t>
      </w:r>
      <w:r w:rsidRPr="005708FD">
        <w:rPr>
          <w:i/>
          <w:iCs/>
        </w:rPr>
        <w:t>et al.</w:t>
      </w:r>
      <w:r w:rsidRPr="005708FD">
        <w:t xml:space="preserve"> Crystal structure of the zymogen form of the group A </w:t>
      </w:r>
      <w:r w:rsidRPr="005708FD">
        <w:rPr>
          <w:i/>
          <w:iCs/>
        </w:rPr>
        <w:t>Streptococcus</w:t>
      </w:r>
      <w:r w:rsidRPr="005708FD">
        <w:t xml:space="preserve"> virulence factor SpeB: An integrin-binding cysteine protease. </w:t>
      </w:r>
      <w:r w:rsidRPr="005708FD">
        <w:rPr>
          <w:i/>
          <w:iCs/>
        </w:rPr>
        <w:t>Proc. Natl. Acad. Sci. U.S.A.</w:t>
      </w:r>
      <w:r w:rsidRPr="005708FD">
        <w:t xml:space="preserve"> </w:t>
      </w:r>
      <w:r w:rsidRPr="005708FD">
        <w:rPr>
          <w:b/>
          <w:bCs/>
        </w:rPr>
        <w:t>97</w:t>
      </w:r>
      <w:r w:rsidRPr="005708FD">
        <w:t>, 2235–2240 (2000).</w:t>
      </w:r>
    </w:p>
    <w:p w14:paraId="2ECEAFB6" w14:textId="77777777" w:rsidR="005708FD" w:rsidRPr="005708FD" w:rsidRDefault="005708FD" w:rsidP="005708FD">
      <w:pPr>
        <w:pStyle w:val="Bibliography"/>
      </w:pPr>
      <w:r w:rsidRPr="005708FD">
        <w:t>80.</w:t>
      </w:r>
      <w:r w:rsidRPr="005708FD">
        <w:tab/>
        <w:t xml:space="preserve">Moradigaravand, D. </w:t>
      </w:r>
      <w:r w:rsidRPr="005708FD">
        <w:rPr>
          <w:i/>
          <w:iCs/>
        </w:rPr>
        <w:t>et al.</w:t>
      </w:r>
      <w:r w:rsidRPr="005708FD">
        <w:t xml:space="preserve"> Within-host evolution of Enterococcus faecium during longitudinal carriage and transition to bloodstream infection in immunocompromised patients. </w:t>
      </w:r>
      <w:r w:rsidRPr="005708FD">
        <w:rPr>
          <w:i/>
          <w:iCs/>
        </w:rPr>
        <w:t>Genome Med</w:t>
      </w:r>
      <w:r w:rsidRPr="005708FD">
        <w:t xml:space="preserve"> </w:t>
      </w:r>
      <w:r w:rsidRPr="005708FD">
        <w:rPr>
          <w:b/>
          <w:bCs/>
        </w:rPr>
        <w:t>9</w:t>
      </w:r>
      <w:r w:rsidRPr="005708FD">
        <w:t>, 119 (2017).</w:t>
      </w:r>
    </w:p>
    <w:p w14:paraId="4A379A4E" w14:textId="77777777" w:rsidR="005708FD" w:rsidRPr="005708FD" w:rsidRDefault="005708FD" w:rsidP="005708FD">
      <w:pPr>
        <w:pStyle w:val="Bibliography"/>
      </w:pPr>
      <w:r w:rsidRPr="005708FD">
        <w:t>81.</w:t>
      </w:r>
      <w:r w:rsidRPr="005708FD">
        <w:tab/>
        <w:t xml:space="preserve">Rosales, F. J., Ritter, S. J., Zolfaghari, R., Smith, J. E. &amp; Ross, A. C. Effects of acute inflammation on plasma retinol, retinol-binding protein, and its mRNA in the liver and kidneys of vitamin A-sufficient rats. </w:t>
      </w:r>
      <w:r w:rsidRPr="005708FD">
        <w:rPr>
          <w:i/>
          <w:iCs/>
        </w:rPr>
        <w:t>Journal of Lipid Research</w:t>
      </w:r>
      <w:r w:rsidRPr="005708FD">
        <w:t xml:space="preserve"> </w:t>
      </w:r>
      <w:r w:rsidRPr="005708FD">
        <w:rPr>
          <w:b/>
          <w:bCs/>
        </w:rPr>
        <w:t>37</w:t>
      </w:r>
      <w:r w:rsidRPr="005708FD">
        <w:t>, 962–971 (1996).</w:t>
      </w:r>
    </w:p>
    <w:p w14:paraId="52277D39" w14:textId="77777777" w:rsidR="005708FD" w:rsidRPr="005708FD" w:rsidRDefault="005708FD" w:rsidP="005708FD">
      <w:pPr>
        <w:pStyle w:val="Bibliography"/>
      </w:pPr>
      <w:r w:rsidRPr="005708FD">
        <w:t>82.</w:t>
      </w:r>
      <w:r w:rsidRPr="005708FD">
        <w:tab/>
        <w:t>Stephensen, C. B. VITAMIN A, INFECTION, AND IMMUNE FUNCTION. (2001).</w:t>
      </w:r>
    </w:p>
    <w:p w14:paraId="4FFBDA35" w14:textId="77777777" w:rsidR="005708FD" w:rsidRPr="005708FD" w:rsidRDefault="005708FD" w:rsidP="005708FD">
      <w:pPr>
        <w:pStyle w:val="Bibliography"/>
      </w:pPr>
      <w:r w:rsidRPr="005708FD">
        <w:t>83.</w:t>
      </w:r>
      <w:r w:rsidRPr="005708FD">
        <w:tab/>
        <w:t xml:space="preserve">Sammalkorpi, K., Valtonen, V., Kerttula, Y., Nikkilä, E. &amp; Taskinen, M.-R. Changes in serum lipoprotein pattern induced by acute infections. </w:t>
      </w:r>
      <w:r w:rsidRPr="005708FD">
        <w:rPr>
          <w:i/>
          <w:iCs/>
        </w:rPr>
        <w:t>Metabolism</w:t>
      </w:r>
      <w:r w:rsidRPr="005708FD">
        <w:t xml:space="preserve"> </w:t>
      </w:r>
      <w:r w:rsidRPr="005708FD">
        <w:rPr>
          <w:b/>
          <w:bCs/>
        </w:rPr>
        <w:t>37</w:t>
      </w:r>
      <w:r w:rsidRPr="005708FD">
        <w:t>, 859–865 (1988).</w:t>
      </w:r>
    </w:p>
    <w:p w14:paraId="0BEF0FAE" w14:textId="77777777" w:rsidR="005708FD" w:rsidRPr="005708FD" w:rsidRDefault="005708FD" w:rsidP="005708FD">
      <w:pPr>
        <w:pStyle w:val="Bibliography"/>
      </w:pPr>
      <w:r w:rsidRPr="005708FD">
        <w:t>84.</w:t>
      </w:r>
      <w:r w:rsidRPr="005708FD">
        <w:tab/>
        <w:t xml:space="preserve">Miller, W. Treatment of enterococcal infections. </w:t>
      </w:r>
      <w:r w:rsidRPr="005708FD">
        <w:rPr>
          <w:i/>
          <w:iCs/>
        </w:rPr>
        <w:t>UpToDate</w:t>
      </w:r>
      <w:r w:rsidRPr="005708FD">
        <w:t>.</w:t>
      </w:r>
    </w:p>
    <w:p w14:paraId="6D393351" w14:textId="77777777" w:rsidR="005708FD" w:rsidRPr="005708FD" w:rsidRDefault="005708FD" w:rsidP="005708FD">
      <w:pPr>
        <w:pStyle w:val="Bibliography"/>
      </w:pPr>
      <w:r w:rsidRPr="005708FD">
        <w:t>85.</w:t>
      </w:r>
      <w:r w:rsidRPr="005708FD">
        <w:tab/>
        <w:t xml:space="preserve">Lee, C. Type 3 cystatins; fetuins, kininogen and histidine-rich glycoprotein. </w:t>
      </w:r>
      <w:r w:rsidRPr="005708FD">
        <w:rPr>
          <w:i/>
          <w:iCs/>
        </w:rPr>
        <w:t>Front Biosci</w:t>
      </w:r>
      <w:r w:rsidRPr="005708FD">
        <w:t xml:space="preserve"> </w:t>
      </w:r>
      <w:r w:rsidRPr="005708FD">
        <w:rPr>
          <w:b/>
          <w:bCs/>
        </w:rPr>
        <w:t>Volume</w:t>
      </w:r>
      <w:r w:rsidRPr="005708FD">
        <w:t>, 2911 (2009).</w:t>
      </w:r>
    </w:p>
    <w:p w14:paraId="4672919A" w14:textId="77777777" w:rsidR="005708FD" w:rsidRPr="005708FD" w:rsidRDefault="005708FD" w:rsidP="005708FD">
      <w:pPr>
        <w:pStyle w:val="Bibliography"/>
      </w:pPr>
      <w:r w:rsidRPr="005708FD">
        <w:t>86.</w:t>
      </w:r>
      <w:r w:rsidRPr="005708FD">
        <w:tab/>
        <w:t xml:space="preserve">Rydengård, V., Olsson, A., Mörgelin, M. &amp; Schmidtchen, A. Histidine‐rich glycoprotein exerts antibacterial activity. </w:t>
      </w:r>
      <w:r w:rsidRPr="005708FD">
        <w:rPr>
          <w:i/>
          <w:iCs/>
        </w:rPr>
        <w:t>The FEBS Journal</w:t>
      </w:r>
      <w:r w:rsidRPr="005708FD">
        <w:t xml:space="preserve"> </w:t>
      </w:r>
      <w:r w:rsidRPr="005708FD">
        <w:rPr>
          <w:b/>
          <w:bCs/>
        </w:rPr>
        <w:t>274</w:t>
      </w:r>
      <w:r w:rsidRPr="005708FD">
        <w:t>, 377–389 (2007).</w:t>
      </w:r>
    </w:p>
    <w:p w14:paraId="34489F6E" w14:textId="77777777" w:rsidR="005708FD" w:rsidRPr="005708FD" w:rsidRDefault="005708FD" w:rsidP="005708FD">
      <w:pPr>
        <w:pStyle w:val="Bibliography"/>
      </w:pPr>
      <w:r w:rsidRPr="005708FD">
        <w:t>87.</w:t>
      </w:r>
      <w:r w:rsidRPr="005708FD">
        <w:tab/>
        <w:t xml:space="preserve">Völlmy, F. </w:t>
      </w:r>
      <w:r w:rsidRPr="005708FD">
        <w:rPr>
          <w:i/>
          <w:iCs/>
        </w:rPr>
        <w:t>et al.</w:t>
      </w:r>
      <w:r w:rsidRPr="005708FD">
        <w:t xml:space="preserve"> A serum proteome signature to predict mortality in severe COVID-19 patients. </w:t>
      </w:r>
      <w:r w:rsidRPr="005708FD">
        <w:rPr>
          <w:i/>
          <w:iCs/>
        </w:rPr>
        <w:t>Life Sci. Alliance</w:t>
      </w:r>
      <w:r w:rsidRPr="005708FD">
        <w:t xml:space="preserve"> </w:t>
      </w:r>
      <w:r w:rsidRPr="005708FD">
        <w:rPr>
          <w:b/>
          <w:bCs/>
        </w:rPr>
        <w:t>4</w:t>
      </w:r>
      <w:r w:rsidRPr="005708FD">
        <w:t>, e202101099 (2021).</w:t>
      </w:r>
    </w:p>
    <w:p w14:paraId="61191AAC" w14:textId="77777777" w:rsidR="005708FD" w:rsidRPr="005708FD" w:rsidRDefault="005708FD" w:rsidP="005708FD">
      <w:pPr>
        <w:pStyle w:val="Bibliography"/>
      </w:pPr>
      <w:r w:rsidRPr="005708FD">
        <w:t>88.</w:t>
      </w:r>
      <w:r w:rsidRPr="005708FD">
        <w:tab/>
        <w:t xml:space="preserve">Kuroda, K. </w:t>
      </w:r>
      <w:r w:rsidRPr="005708FD">
        <w:rPr>
          <w:i/>
          <w:iCs/>
        </w:rPr>
        <w:t>et al.</w:t>
      </w:r>
      <w:r w:rsidRPr="005708FD">
        <w:t xml:space="preserve"> Histidine-rich glycoprotein as a prognostic biomarker for sepsis. </w:t>
      </w:r>
      <w:r w:rsidRPr="005708FD">
        <w:rPr>
          <w:i/>
          <w:iCs/>
        </w:rPr>
        <w:t>Sci Rep</w:t>
      </w:r>
      <w:r w:rsidRPr="005708FD">
        <w:t xml:space="preserve"> </w:t>
      </w:r>
      <w:r w:rsidRPr="005708FD">
        <w:rPr>
          <w:b/>
          <w:bCs/>
        </w:rPr>
        <w:t>11</w:t>
      </w:r>
      <w:r w:rsidRPr="005708FD">
        <w:t>, 10223 (2021).</w:t>
      </w:r>
    </w:p>
    <w:p w14:paraId="1B211EEA" w14:textId="77777777" w:rsidR="005708FD" w:rsidRPr="005708FD" w:rsidRDefault="005708FD" w:rsidP="005708FD">
      <w:pPr>
        <w:pStyle w:val="Bibliography"/>
      </w:pPr>
      <w:r w:rsidRPr="005708FD">
        <w:t>89.</w:t>
      </w:r>
      <w:r w:rsidRPr="005708FD">
        <w:tab/>
        <w:t xml:space="preserve">Mandrekar, J. N. Receiver Operating Characteristic Curve in Diagnostic Test Assessment. </w:t>
      </w:r>
      <w:r w:rsidRPr="005708FD">
        <w:rPr>
          <w:i/>
          <w:iCs/>
        </w:rPr>
        <w:t>Journal of Thoracic Oncology</w:t>
      </w:r>
      <w:r w:rsidRPr="005708FD">
        <w:t xml:space="preserve"> </w:t>
      </w:r>
      <w:r w:rsidRPr="005708FD">
        <w:rPr>
          <w:b/>
          <w:bCs/>
        </w:rPr>
        <w:t>5</w:t>
      </w:r>
      <w:r w:rsidRPr="005708FD">
        <w:t>, 1315–1316 (2010).</w:t>
      </w:r>
    </w:p>
    <w:p w14:paraId="3E867378" w14:textId="15EC01AC" w:rsidR="00272006" w:rsidDel="004E0200" w:rsidRDefault="00272006" w:rsidP="000A602E">
      <w:pPr>
        <w:spacing w:line="480" w:lineRule="auto"/>
        <w:rPr>
          <w:del w:id="369" w:author="Charlie Bayne" w:date="2024-10-30T13:06:00Z" w16du:dateUtc="2024-10-30T20:06:00Z"/>
          <w:rFonts w:ascii="Arial" w:hAnsi="Arial" w:cs="Arial"/>
        </w:rPr>
      </w:pPr>
      <w:r>
        <w:rPr>
          <w:rFonts w:ascii="Arial" w:hAnsi="Arial" w:cs="Arial"/>
        </w:rPr>
        <w:fldChar w:fldCharType="end"/>
      </w:r>
    </w:p>
    <w:p w14:paraId="2F4F4C8B" w14:textId="77777777" w:rsidR="00272006" w:rsidRPr="00CF169D" w:rsidDel="004E0200" w:rsidRDefault="00272006" w:rsidP="000A602E">
      <w:pPr>
        <w:spacing w:line="480" w:lineRule="auto"/>
        <w:rPr>
          <w:del w:id="370" w:author="Charlie Bayne" w:date="2024-10-30T13:06:00Z" w16du:dateUtc="2024-10-30T20:06:00Z"/>
          <w:rFonts w:ascii="Arial" w:hAnsi="Arial" w:cs="Arial"/>
        </w:rPr>
      </w:pPr>
    </w:p>
    <w:p w14:paraId="29B91011" w14:textId="77777777" w:rsidR="000A602E" w:rsidRPr="00CF169D" w:rsidDel="004E0200" w:rsidRDefault="000A602E" w:rsidP="000A602E">
      <w:pPr>
        <w:spacing w:line="480" w:lineRule="auto"/>
        <w:rPr>
          <w:del w:id="371" w:author="Charlie Bayne" w:date="2024-10-30T13:06:00Z" w16du:dateUtc="2024-10-30T20:06:00Z"/>
          <w:rFonts w:ascii="Arial" w:hAnsi="Arial" w:cs="Arial"/>
        </w:rPr>
      </w:pPr>
    </w:p>
    <w:p w14:paraId="382C92E5" w14:textId="77777777" w:rsidR="003F6FC3" w:rsidDel="004E0200" w:rsidRDefault="003F6FC3">
      <w:pPr>
        <w:rPr>
          <w:del w:id="372" w:author="Charlie Bayne" w:date="2024-10-30T13:06:00Z" w16du:dateUtc="2024-10-30T20:06:00Z"/>
          <w:rFonts w:ascii="Trebuchet MS" w:hAnsi="Trebuchet MS"/>
          <w:color w:val="000000"/>
          <w:sz w:val="20"/>
          <w:szCs w:val="20"/>
        </w:rPr>
      </w:pPr>
    </w:p>
    <w:p w14:paraId="74843CC9" w14:textId="77777777" w:rsidR="003F6FC3" w:rsidDel="004E0200" w:rsidRDefault="003F6FC3">
      <w:pPr>
        <w:rPr>
          <w:del w:id="373" w:author="Charlie Bayne" w:date="2024-10-30T13:06:00Z" w16du:dateUtc="2024-10-30T20:06:00Z"/>
          <w:rFonts w:ascii="Trebuchet MS" w:hAnsi="Trebuchet MS"/>
          <w:color w:val="000000"/>
          <w:sz w:val="20"/>
          <w:szCs w:val="20"/>
        </w:rPr>
      </w:pPr>
    </w:p>
    <w:p w14:paraId="2A227198" w14:textId="60A59130" w:rsidR="003F6FC3" w:rsidRPr="00CF169D" w:rsidRDefault="00542BE3">
      <w:pPr>
        <w:rPr>
          <w:rFonts w:ascii="Arial" w:hAnsi="Arial" w:cs="Arial"/>
        </w:rPr>
      </w:pPr>
      <w:del w:id="374" w:author="Charlie Bayne" w:date="2024-10-30T13:06:00Z" w16du:dateUtc="2024-10-30T20:06:00Z">
        <w:r w:rsidDel="004E0200">
          <w:delText xml:space="preserve"> </w:delText>
        </w:r>
      </w:del>
    </w:p>
    <w:sectPr w:rsidR="003F6FC3" w:rsidRPr="00CF169D" w:rsidSect="006C6A16">
      <w:pgSz w:w="12240" w:h="15840"/>
      <w:pgMar w:top="1440" w:right="1440" w:bottom="1440" w:left="1440" w:header="720" w:footer="720" w:gutter="0"/>
      <w:lnNumType w:countBy="1" w:restart="continuous"/>
      <w:cols w:space="720"/>
      <w:docGrid w:linePitch="360"/>
      <w:sectPrChange w:id="375" w:author="Charlie Bayne" w:date="2024-08-13T10:38:00Z" w16du:dateUtc="2024-08-13T17:38:00Z">
        <w:sectPr w:rsidR="003F6FC3" w:rsidRPr="00CF169D" w:rsidSect="006C6A16">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015F92" w14:textId="77777777" w:rsidR="00E64DFC" w:rsidRDefault="00E64DFC" w:rsidP="00AF055C">
      <w:r>
        <w:separator/>
      </w:r>
    </w:p>
  </w:endnote>
  <w:endnote w:type="continuationSeparator" w:id="0">
    <w:p w14:paraId="1FB7E335" w14:textId="77777777" w:rsidR="00E64DFC" w:rsidRDefault="00E64DFC"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0068F7" w14:textId="77777777" w:rsidR="00E64DFC" w:rsidRDefault="00E64DFC" w:rsidP="00AF055C">
      <w:r>
        <w:separator/>
      </w:r>
    </w:p>
  </w:footnote>
  <w:footnote w:type="continuationSeparator" w:id="0">
    <w:p w14:paraId="27B7064D" w14:textId="77777777" w:rsidR="00E64DFC" w:rsidRDefault="00E64DFC"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A709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ADC54C8"/>
    <w:multiLevelType w:val="hybridMultilevel"/>
    <w:tmpl w:val="0A2236F2"/>
    <w:lvl w:ilvl="0" w:tplc="8C24B9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1F59D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98D6674"/>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CC022E4"/>
    <w:multiLevelType w:val="hybridMultilevel"/>
    <w:tmpl w:val="45320DD4"/>
    <w:lvl w:ilvl="0" w:tplc="D0D8881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51288F"/>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6"/>
  </w:num>
  <w:num w:numId="2" w16cid:durableId="782000416">
    <w:abstractNumId w:val="1"/>
  </w:num>
  <w:num w:numId="3" w16cid:durableId="585460474">
    <w:abstractNumId w:val="4"/>
  </w:num>
  <w:num w:numId="4" w16cid:durableId="520558949">
    <w:abstractNumId w:val="2"/>
  </w:num>
  <w:num w:numId="5" w16cid:durableId="1536698149">
    <w:abstractNumId w:val="0"/>
  </w:num>
  <w:num w:numId="6" w16cid:durableId="1288127335">
    <w:abstractNumId w:val="3"/>
  </w:num>
  <w:num w:numId="7" w16cid:durableId="8317257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048"/>
    <w:rsid w:val="0002467A"/>
    <w:rsid w:val="0002473B"/>
    <w:rsid w:val="00027563"/>
    <w:rsid w:val="00036582"/>
    <w:rsid w:val="00036C92"/>
    <w:rsid w:val="00046019"/>
    <w:rsid w:val="00046BE9"/>
    <w:rsid w:val="00054C4C"/>
    <w:rsid w:val="00055D71"/>
    <w:rsid w:val="000563BE"/>
    <w:rsid w:val="00060E65"/>
    <w:rsid w:val="00063D01"/>
    <w:rsid w:val="0006499E"/>
    <w:rsid w:val="000649D9"/>
    <w:rsid w:val="00065515"/>
    <w:rsid w:val="00065726"/>
    <w:rsid w:val="00066CF1"/>
    <w:rsid w:val="00067CF5"/>
    <w:rsid w:val="0007064C"/>
    <w:rsid w:val="00074487"/>
    <w:rsid w:val="00076A50"/>
    <w:rsid w:val="0007717D"/>
    <w:rsid w:val="00077278"/>
    <w:rsid w:val="00077760"/>
    <w:rsid w:val="00080925"/>
    <w:rsid w:val="000813E5"/>
    <w:rsid w:val="00082FAB"/>
    <w:rsid w:val="00090699"/>
    <w:rsid w:val="00096F1E"/>
    <w:rsid w:val="000A0D0B"/>
    <w:rsid w:val="000A276E"/>
    <w:rsid w:val="000A4812"/>
    <w:rsid w:val="000A602E"/>
    <w:rsid w:val="000A71ED"/>
    <w:rsid w:val="000B0B40"/>
    <w:rsid w:val="000B4615"/>
    <w:rsid w:val="000B639C"/>
    <w:rsid w:val="000B7550"/>
    <w:rsid w:val="000C37CE"/>
    <w:rsid w:val="000C3805"/>
    <w:rsid w:val="000C53CB"/>
    <w:rsid w:val="000C6EAC"/>
    <w:rsid w:val="000D744E"/>
    <w:rsid w:val="000E5CA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36B2"/>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0F90"/>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7299F"/>
    <w:rsid w:val="00276E37"/>
    <w:rsid w:val="002836BD"/>
    <w:rsid w:val="00293D41"/>
    <w:rsid w:val="0029437B"/>
    <w:rsid w:val="00295492"/>
    <w:rsid w:val="002A126A"/>
    <w:rsid w:val="002A2006"/>
    <w:rsid w:val="002A238C"/>
    <w:rsid w:val="002A4CE0"/>
    <w:rsid w:val="002A4F18"/>
    <w:rsid w:val="002A5F6F"/>
    <w:rsid w:val="002A6FA9"/>
    <w:rsid w:val="002B46E5"/>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39D5"/>
    <w:rsid w:val="00374A52"/>
    <w:rsid w:val="00375400"/>
    <w:rsid w:val="00375FA5"/>
    <w:rsid w:val="003771D4"/>
    <w:rsid w:val="00380194"/>
    <w:rsid w:val="003814BD"/>
    <w:rsid w:val="00383DF0"/>
    <w:rsid w:val="0038746F"/>
    <w:rsid w:val="003902DA"/>
    <w:rsid w:val="003908C2"/>
    <w:rsid w:val="0039522F"/>
    <w:rsid w:val="00396585"/>
    <w:rsid w:val="003A0F18"/>
    <w:rsid w:val="003A5C57"/>
    <w:rsid w:val="003A7F75"/>
    <w:rsid w:val="003C0895"/>
    <w:rsid w:val="003C45BD"/>
    <w:rsid w:val="003C6AFC"/>
    <w:rsid w:val="003C70C3"/>
    <w:rsid w:val="003C76F1"/>
    <w:rsid w:val="003C7BAD"/>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01A0"/>
    <w:rsid w:val="004858DB"/>
    <w:rsid w:val="0048796D"/>
    <w:rsid w:val="004909BA"/>
    <w:rsid w:val="00494897"/>
    <w:rsid w:val="004954C6"/>
    <w:rsid w:val="004954DA"/>
    <w:rsid w:val="004963DC"/>
    <w:rsid w:val="004A09AF"/>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0200"/>
    <w:rsid w:val="004E1D17"/>
    <w:rsid w:val="004E2156"/>
    <w:rsid w:val="004E3429"/>
    <w:rsid w:val="004E37F6"/>
    <w:rsid w:val="004E42B2"/>
    <w:rsid w:val="004E4566"/>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63F0D"/>
    <w:rsid w:val="005708FD"/>
    <w:rsid w:val="0057133B"/>
    <w:rsid w:val="00572228"/>
    <w:rsid w:val="0057276E"/>
    <w:rsid w:val="00575645"/>
    <w:rsid w:val="005768FA"/>
    <w:rsid w:val="005770B6"/>
    <w:rsid w:val="005842F2"/>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4A5"/>
    <w:rsid w:val="005E29F3"/>
    <w:rsid w:val="005E473A"/>
    <w:rsid w:val="005E6752"/>
    <w:rsid w:val="005F3B29"/>
    <w:rsid w:val="005F5B63"/>
    <w:rsid w:val="006002D7"/>
    <w:rsid w:val="00600873"/>
    <w:rsid w:val="00603653"/>
    <w:rsid w:val="00610C57"/>
    <w:rsid w:val="006141D7"/>
    <w:rsid w:val="006144BD"/>
    <w:rsid w:val="006168C6"/>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42E7F"/>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C55E2"/>
    <w:rsid w:val="006C6A16"/>
    <w:rsid w:val="006D0731"/>
    <w:rsid w:val="006D3386"/>
    <w:rsid w:val="006D510B"/>
    <w:rsid w:val="006D7AE7"/>
    <w:rsid w:val="006D7FED"/>
    <w:rsid w:val="006E2228"/>
    <w:rsid w:val="006E3A62"/>
    <w:rsid w:val="006F0335"/>
    <w:rsid w:val="006F576E"/>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11E"/>
    <w:rsid w:val="007623AC"/>
    <w:rsid w:val="00764BD3"/>
    <w:rsid w:val="00765099"/>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B70AB"/>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5CA"/>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296A"/>
    <w:rsid w:val="009134FC"/>
    <w:rsid w:val="00914C76"/>
    <w:rsid w:val="0091541A"/>
    <w:rsid w:val="009169E3"/>
    <w:rsid w:val="00920358"/>
    <w:rsid w:val="0092319F"/>
    <w:rsid w:val="00930AB0"/>
    <w:rsid w:val="00931B8B"/>
    <w:rsid w:val="009322A2"/>
    <w:rsid w:val="00933473"/>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125F"/>
    <w:rsid w:val="009B2A30"/>
    <w:rsid w:val="009B5992"/>
    <w:rsid w:val="009B5EC4"/>
    <w:rsid w:val="009C1B1F"/>
    <w:rsid w:val="009C459B"/>
    <w:rsid w:val="009C6BDE"/>
    <w:rsid w:val="009C7B27"/>
    <w:rsid w:val="009D1933"/>
    <w:rsid w:val="009D3031"/>
    <w:rsid w:val="009D4814"/>
    <w:rsid w:val="009D636B"/>
    <w:rsid w:val="009E0841"/>
    <w:rsid w:val="009E287D"/>
    <w:rsid w:val="009E5C01"/>
    <w:rsid w:val="009F4975"/>
    <w:rsid w:val="009F6138"/>
    <w:rsid w:val="00A0182D"/>
    <w:rsid w:val="00A0506C"/>
    <w:rsid w:val="00A0654E"/>
    <w:rsid w:val="00A110F4"/>
    <w:rsid w:val="00A12308"/>
    <w:rsid w:val="00A152E7"/>
    <w:rsid w:val="00A1584C"/>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52BA8"/>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0D36"/>
    <w:rsid w:val="00AF1705"/>
    <w:rsid w:val="00AF3246"/>
    <w:rsid w:val="00AF378D"/>
    <w:rsid w:val="00AF439F"/>
    <w:rsid w:val="00AF77FA"/>
    <w:rsid w:val="00B01333"/>
    <w:rsid w:val="00B043CD"/>
    <w:rsid w:val="00B07D72"/>
    <w:rsid w:val="00B10509"/>
    <w:rsid w:val="00B154B7"/>
    <w:rsid w:val="00B17DB1"/>
    <w:rsid w:val="00B20614"/>
    <w:rsid w:val="00B2178F"/>
    <w:rsid w:val="00B22D9F"/>
    <w:rsid w:val="00B23053"/>
    <w:rsid w:val="00B2418D"/>
    <w:rsid w:val="00B2466A"/>
    <w:rsid w:val="00B248A5"/>
    <w:rsid w:val="00B25ADF"/>
    <w:rsid w:val="00B2701E"/>
    <w:rsid w:val="00B30DC6"/>
    <w:rsid w:val="00B33B24"/>
    <w:rsid w:val="00B37313"/>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77237"/>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3234"/>
    <w:rsid w:val="00CB5F26"/>
    <w:rsid w:val="00CC0009"/>
    <w:rsid w:val="00CC1925"/>
    <w:rsid w:val="00CD091E"/>
    <w:rsid w:val="00CD55DC"/>
    <w:rsid w:val="00CD5AE6"/>
    <w:rsid w:val="00CE0F85"/>
    <w:rsid w:val="00CE3AD4"/>
    <w:rsid w:val="00CE4201"/>
    <w:rsid w:val="00CF127C"/>
    <w:rsid w:val="00CF169D"/>
    <w:rsid w:val="00CF1A1F"/>
    <w:rsid w:val="00CF269F"/>
    <w:rsid w:val="00CF3960"/>
    <w:rsid w:val="00CF3DD2"/>
    <w:rsid w:val="00CF5003"/>
    <w:rsid w:val="00D0275C"/>
    <w:rsid w:val="00D04E26"/>
    <w:rsid w:val="00D131EB"/>
    <w:rsid w:val="00D13E0C"/>
    <w:rsid w:val="00D1492E"/>
    <w:rsid w:val="00D15AE2"/>
    <w:rsid w:val="00D171F1"/>
    <w:rsid w:val="00D20EE7"/>
    <w:rsid w:val="00D2203D"/>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A3AF7"/>
    <w:rsid w:val="00DB1E06"/>
    <w:rsid w:val="00DB4D5B"/>
    <w:rsid w:val="00DB5868"/>
    <w:rsid w:val="00DC1C0B"/>
    <w:rsid w:val="00DD3FE8"/>
    <w:rsid w:val="00DD6827"/>
    <w:rsid w:val="00DE141B"/>
    <w:rsid w:val="00DE156F"/>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4DFC"/>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0D3A"/>
    <w:rsid w:val="00EF1E12"/>
    <w:rsid w:val="00EF71C5"/>
    <w:rsid w:val="00F00C8C"/>
    <w:rsid w:val="00F0651F"/>
    <w:rsid w:val="00F065B3"/>
    <w:rsid w:val="00F10214"/>
    <w:rsid w:val="00F102C2"/>
    <w:rsid w:val="00F11B63"/>
    <w:rsid w:val="00F139A7"/>
    <w:rsid w:val="00F156CF"/>
    <w:rsid w:val="00F15A61"/>
    <w:rsid w:val="00F16BEB"/>
    <w:rsid w:val="00F17A89"/>
    <w:rsid w:val="00F20346"/>
    <w:rsid w:val="00F238B8"/>
    <w:rsid w:val="00F25369"/>
    <w:rsid w:val="00F262FD"/>
    <w:rsid w:val="00F27290"/>
    <w:rsid w:val="00F27D24"/>
    <w:rsid w:val="00F30CA2"/>
    <w:rsid w:val="00F32124"/>
    <w:rsid w:val="00F339CE"/>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 w:type="character" w:styleId="LineNumber">
    <w:name w:val="line number"/>
    <w:basedOn w:val="DefaultParagraphFont"/>
    <w:uiPriority w:val="99"/>
    <w:semiHidden/>
    <w:unhideWhenUsed/>
    <w:rsid w:val="006C6A16"/>
  </w:style>
  <w:style w:type="character" w:customStyle="1" w:styleId="catalog-number">
    <w:name w:val="catalog-number"/>
    <w:basedOn w:val="DefaultParagraphFont"/>
    <w:rsid w:val="006C5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3451">
      <w:bodyDiv w:val="1"/>
      <w:marLeft w:val="0"/>
      <w:marRight w:val="0"/>
      <w:marTop w:val="0"/>
      <w:marBottom w:val="0"/>
      <w:divBdr>
        <w:top w:val="none" w:sz="0" w:space="0" w:color="auto"/>
        <w:left w:val="none" w:sz="0" w:space="0" w:color="auto"/>
        <w:bottom w:val="none" w:sz="0" w:space="0" w:color="auto"/>
        <w:right w:val="none" w:sz="0" w:space="0" w:color="auto"/>
      </w:divBdr>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19859996">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77559786">
      <w:bodyDiv w:val="1"/>
      <w:marLeft w:val="0"/>
      <w:marRight w:val="0"/>
      <w:marTop w:val="0"/>
      <w:marBottom w:val="0"/>
      <w:divBdr>
        <w:top w:val="none" w:sz="0" w:space="0" w:color="auto"/>
        <w:left w:val="none" w:sz="0" w:space="0" w:color="auto"/>
        <w:bottom w:val="none" w:sz="0" w:space="0" w:color="auto"/>
        <w:right w:val="none" w:sz="0" w:space="0" w:color="auto"/>
      </w:divBdr>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103297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D1649"/>
    <w:rsid w:val="001F1892"/>
    <w:rsid w:val="00200F90"/>
    <w:rsid w:val="00220F55"/>
    <w:rsid w:val="002218F5"/>
    <w:rsid w:val="00234789"/>
    <w:rsid w:val="00272244"/>
    <w:rsid w:val="00282569"/>
    <w:rsid w:val="00287D53"/>
    <w:rsid w:val="00292600"/>
    <w:rsid w:val="002C2888"/>
    <w:rsid w:val="002C4C76"/>
    <w:rsid w:val="002E281D"/>
    <w:rsid w:val="00300E18"/>
    <w:rsid w:val="00301E0E"/>
    <w:rsid w:val="00395D51"/>
    <w:rsid w:val="003A31AA"/>
    <w:rsid w:val="003B67B2"/>
    <w:rsid w:val="003C22FE"/>
    <w:rsid w:val="003C6E90"/>
    <w:rsid w:val="003D3200"/>
    <w:rsid w:val="003E6927"/>
    <w:rsid w:val="004112E4"/>
    <w:rsid w:val="00432016"/>
    <w:rsid w:val="00442DC4"/>
    <w:rsid w:val="00446874"/>
    <w:rsid w:val="00460C05"/>
    <w:rsid w:val="00497473"/>
    <w:rsid w:val="004A14B5"/>
    <w:rsid w:val="004E3A53"/>
    <w:rsid w:val="004E5141"/>
    <w:rsid w:val="00507441"/>
    <w:rsid w:val="0057133B"/>
    <w:rsid w:val="00572228"/>
    <w:rsid w:val="005770B6"/>
    <w:rsid w:val="005A6279"/>
    <w:rsid w:val="005A7218"/>
    <w:rsid w:val="005B0BC5"/>
    <w:rsid w:val="005D3F8B"/>
    <w:rsid w:val="006436C1"/>
    <w:rsid w:val="006508AE"/>
    <w:rsid w:val="00652F47"/>
    <w:rsid w:val="006D2CDF"/>
    <w:rsid w:val="006D30FA"/>
    <w:rsid w:val="006E3A62"/>
    <w:rsid w:val="006F7958"/>
    <w:rsid w:val="0071290B"/>
    <w:rsid w:val="00716845"/>
    <w:rsid w:val="007325DB"/>
    <w:rsid w:val="00781D3A"/>
    <w:rsid w:val="007927D9"/>
    <w:rsid w:val="00794B7C"/>
    <w:rsid w:val="007B5A98"/>
    <w:rsid w:val="007D4F58"/>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296A"/>
    <w:rsid w:val="00913088"/>
    <w:rsid w:val="009502FD"/>
    <w:rsid w:val="009573EE"/>
    <w:rsid w:val="00957D1B"/>
    <w:rsid w:val="009622FA"/>
    <w:rsid w:val="00984B45"/>
    <w:rsid w:val="00994C9B"/>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61456"/>
    <w:rsid w:val="00CA5D5A"/>
    <w:rsid w:val="00CD3819"/>
    <w:rsid w:val="00D17131"/>
    <w:rsid w:val="00D60735"/>
    <w:rsid w:val="00D77E7E"/>
    <w:rsid w:val="00DA3AF7"/>
    <w:rsid w:val="00DC659A"/>
    <w:rsid w:val="00DD11FE"/>
    <w:rsid w:val="00DE216D"/>
    <w:rsid w:val="00E01DF1"/>
    <w:rsid w:val="00E26589"/>
    <w:rsid w:val="00E41A6F"/>
    <w:rsid w:val="00E43A58"/>
    <w:rsid w:val="00E675AC"/>
    <w:rsid w:val="00EA2F61"/>
    <w:rsid w:val="00EB6E29"/>
    <w:rsid w:val="00EC392F"/>
    <w:rsid w:val="00EF6766"/>
    <w:rsid w:val="00F2571F"/>
    <w:rsid w:val="00F339CE"/>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26</Pages>
  <Words>42722</Words>
  <Characters>243521</Characters>
  <Application>Microsoft Office Word</Application>
  <DocSecurity>0</DocSecurity>
  <Lines>2029</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13</cp:revision>
  <dcterms:created xsi:type="dcterms:W3CDTF">2024-08-13T21:56:00Z</dcterms:created>
  <dcterms:modified xsi:type="dcterms:W3CDTF">2024-10-3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LH86nTp"/&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